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C1F877A" w14:textId="0409625E" w:rsidR="00D25656" w:rsidRDefault="00595301" w:rsidP="00D25656">
      <w:r>
        <w:t>Supplementary information 2</w:t>
      </w:r>
      <w:bookmarkStart w:id="0" w:name="_GoBack"/>
      <w:bookmarkEnd w:id="0"/>
      <w:r w:rsidR="00D25656">
        <w:t xml:space="preserve">. List of references and herbaria sourced for </w:t>
      </w:r>
      <w:proofErr w:type="spellStart"/>
      <w:r w:rsidR="00D25656">
        <w:t>Ewé</w:t>
      </w:r>
      <w:proofErr w:type="spellEnd"/>
      <w:r w:rsidR="00D25656">
        <w:t>.</w:t>
      </w:r>
    </w:p>
    <w:p w14:paraId="409D2A2A" w14:textId="77777777" w:rsidR="00D25656" w:rsidRDefault="00D25656" w:rsidP="00D25656"/>
    <w:p w14:paraId="686754BD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6E5D4E">
        <w:rPr>
          <w:rFonts w:ascii="Calibri" w:hAnsi="Calibri"/>
          <w:noProof/>
        </w:rPr>
        <w:t xml:space="preserve">Agra, M. de F. et al., 2008. Survey of medicinal plants used in the region Northeast of Brazil Revisão. </w:t>
      </w:r>
      <w:r w:rsidRPr="006E5D4E">
        <w:rPr>
          <w:rFonts w:ascii="Calibri" w:hAnsi="Calibri"/>
          <w:i/>
          <w:iCs/>
          <w:noProof/>
        </w:rPr>
        <w:t>Brazilian Journal of Pharmacognosy</w:t>
      </w:r>
      <w:r w:rsidRPr="006E5D4E">
        <w:rPr>
          <w:rFonts w:ascii="Calibri" w:hAnsi="Calibri"/>
          <w:noProof/>
        </w:rPr>
        <w:t>, 18(August), pp.472–508.</w:t>
      </w:r>
    </w:p>
    <w:p w14:paraId="5F2ABB70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>Agra, M.D.F., Freitas, P.F. De &amp; Barbosa-filho, J.M., 2007. Divulgação Synopsis of the plants known as medicinal and poisonous in Northeast of Brazil. , 17(1), pp.114–140.</w:t>
      </w:r>
    </w:p>
    <w:p w14:paraId="05659D4B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Agra, M.F. et al., 2007. Medicinal and poisonous diversity of the flora of “Cariri Paraibano”, Brazil. </w:t>
      </w:r>
      <w:r w:rsidRPr="006E5D4E">
        <w:rPr>
          <w:rFonts w:ascii="Calibri" w:hAnsi="Calibri"/>
          <w:i/>
          <w:iCs/>
          <w:noProof/>
        </w:rPr>
        <w:t>Journal of ethnopharmacology</w:t>
      </w:r>
      <w:r w:rsidRPr="006E5D4E">
        <w:rPr>
          <w:rFonts w:ascii="Calibri" w:hAnsi="Calibri"/>
          <w:noProof/>
        </w:rPr>
        <w:t>, 111(2), pp.383–95. Available at: http://www.ncbi.nlm.nih.gov/pubmed/17236731 [Accessed May 23, 2014].</w:t>
      </w:r>
    </w:p>
    <w:p w14:paraId="2650056A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Aguiar, L.C.G.G. &amp; Barros, R.F.., 2012. Plantas medicinais cultivadas em quintais de comunidades rurais no domínio do cerrado piauiense (Município de Demerval Lobão, Piauí, Brasil). </w:t>
      </w:r>
      <w:r w:rsidRPr="006E5D4E">
        <w:rPr>
          <w:rFonts w:ascii="Calibri" w:hAnsi="Calibri"/>
          <w:i/>
          <w:iCs/>
          <w:noProof/>
        </w:rPr>
        <w:t>Revista Brasileira de Plantas Medicinais</w:t>
      </w:r>
      <w:r w:rsidRPr="006E5D4E">
        <w:rPr>
          <w:rFonts w:ascii="Calibri" w:hAnsi="Calibri"/>
          <w:noProof/>
        </w:rPr>
        <w:t>, 14(3), pp.419–434.</w:t>
      </w:r>
    </w:p>
    <w:p w14:paraId="66EC6BB4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Aita, A.M. et al., 2009. Espécies medicinais comercializadas como “quebra-pedras” em Porto Alegre, Rio Grande do Sul, Brasil. </w:t>
      </w:r>
      <w:r w:rsidRPr="006E5D4E">
        <w:rPr>
          <w:rFonts w:ascii="Calibri" w:hAnsi="Calibri"/>
          <w:i/>
          <w:iCs/>
          <w:noProof/>
        </w:rPr>
        <w:t>Revista Brasileira de Farmacognosia</w:t>
      </w:r>
      <w:r w:rsidRPr="006E5D4E">
        <w:rPr>
          <w:rFonts w:ascii="Calibri" w:hAnsi="Calibri"/>
          <w:noProof/>
        </w:rPr>
        <w:t>, 19(September 2007), pp.471–477.</w:t>
      </w:r>
    </w:p>
    <w:p w14:paraId="16ECBB13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Albuquerque, U.P. et al., 2007. Medicinal and magic plants from a public market in northeastern Brazil. </w:t>
      </w:r>
      <w:r w:rsidRPr="006E5D4E">
        <w:rPr>
          <w:rFonts w:ascii="Calibri" w:hAnsi="Calibri"/>
          <w:i/>
          <w:iCs/>
          <w:noProof/>
        </w:rPr>
        <w:t>Journal of ethnopharmacology</w:t>
      </w:r>
      <w:r w:rsidRPr="006E5D4E">
        <w:rPr>
          <w:rFonts w:ascii="Calibri" w:hAnsi="Calibri"/>
          <w:noProof/>
        </w:rPr>
        <w:t>, 110(1), pp.76–91. Available at: http://www.ncbi.nlm.nih.gov/pubmed/17056216 [Accessed January 29, 2014].</w:t>
      </w:r>
    </w:p>
    <w:p w14:paraId="12D183D9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Albuquerque, U.P. De, 2001. The Use of Medicinal Plants by the Cultural Descendants of African People in Brazil. </w:t>
      </w:r>
      <w:r w:rsidRPr="006E5D4E">
        <w:rPr>
          <w:rFonts w:ascii="Calibri" w:hAnsi="Calibri"/>
          <w:i/>
          <w:iCs/>
          <w:noProof/>
        </w:rPr>
        <w:t>Acta Farm. Bonaerense</w:t>
      </w:r>
      <w:r w:rsidRPr="006E5D4E">
        <w:rPr>
          <w:rFonts w:ascii="Calibri" w:hAnsi="Calibri"/>
          <w:noProof/>
        </w:rPr>
        <w:t>, 20(2), pp.139–44.</w:t>
      </w:r>
    </w:p>
    <w:p w14:paraId="0ABBDB4D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Albuquerque, U.P.D. et al., 2007. Medicinal plants of the caatinga (semi-arid) vegetation of NE Brazil: a quantitative approach. </w:t>
      </w:r>
      <w:r w:rsidRPr="006E5D4E">
        <w:rPr>
          <w:rFonts w:ascii="Calibri" w:hAnsi="Calibri"/>
          <w:i/>
          <w:iCs/>
          <w:noProof/>
        </w:rPr>
        <w:t>Journal of ethnopharmacology</w:t>
      </w:r>
      <w:r w:rsidRPr="006E5D4E">
        <w:rPr>
          <w:rFonts w:ascii="Calibri" w:hAnsi="Calibri"/>
          <w:noProof/>
        </w:rPr>
        <w:t>, 114(3), pp.325–54. Available at: http://www.ncbi.nlm.nih.gov/pubmed/17900836 [Accessed June 14, 2014].</w:t>
      </w:r>
    </w:p>
    <w:p w14:paraId="63D8C6AD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Albuquerque, U.P.D., 2006. Re-examining hypotheses concerning the use and knowledge of medicinal plants: a study in the Caatinga vegetation of NE Brazil. </w:t>
      </w:r>
      <w:r w:rsidRPr="006E5D4E">
        <w:rPr>
          <w:rFonts w:ascii="Calibri" w:hAnsi="Calibri"/>
          <w:i/>
          <w:iCs/>
          <w:noProof/>
        </w:rPr>
        <w:t>Journal of ethnobiology and ethnomedicine</w:t>
      </w:r>
      <w:r w:rsidRPr="006E5D4E">
        <w:rPr>
          <w:rFonts w:ascii="Calibri" w:hAnsi="Calibri"/>
          <w:noProof/>
        </w:rPr>
        <w:t>, 2, p.30. Available at: http://www.ncbi.nlm.nih.gov/pubmed/16872499 [Accessed July 31, 2014].</w:t>
      </w:r>
    </w:p>
    <w:p w14:paraId="0E4AD369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Albuquerque, U.P.D. &amp; de Oliveira, R.F., 2007. Is the use-impact on native caatinga species in Brazil reduced by the high species richness of medicinal plants? </w:t>
      </w:r>
      <w:r w:rsidRPr="006E5D4E">
        <w:rPr>
          <w:rFonts w:ascii="Calibri" w:hAnsi="Calibri"/>
          <w:i/>
          <w:iCs/>
          <w:noProof/>
        </w:rPr>
        <w:t>Journal of ethnopharmacology</w:t>
      </w:r>
      <w:r w:rsidRPr="006E5D4E">
        <w:rPr>
          <w:rFonts w:ascii="Calibri" w:hAnsi="Calibri"/>
          <w:noProof/>
        </w:rPr>
        <w:t>, 113(1), pp.156–70. Available at: http://www.ncbi.nlm.nih.gov/pubmed/17616289 [Accessed January 28, 2014].</w:t>
      </w:r>
    </w:p>
    <w:p w14:paraId="679D2095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Alencar, N.L. et al., 2010. The Inclusion and Selection of Medicinal Plants in Traditional Pharmacopoeias — Evidence in Support of the Diversification. </w:t>
      </w:r>
      <w:r w:rsidRPr="006E5D4E">
        <w:rPr>
          <w:rFonts w:ascii="Calibri" w:hAnsi="Calibri"/>
          <w:i/>
          <w:iCs/>
          <w:noProof/>
        </w:rPr>
        <w:t>Economic Botany</w:t>
      </w:r>
      <w:r w:rsidRPr="006E5D4E">
        <w:rPr>
          <w:rFonts w:ascii="Calibri" w:hAnsi="Calibri"/>
          <w:noProof/>
        </w:rPr>
        <w:t>, 64(1), pp.68–79.</w:t>
      </w:r>
    </w:p>
    <w:p w14:paraId="11F7F23D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Almeida, C.D.F.C.B.R. et al., 2006. Medicinal plants popularly used in the Xingó region - a semi-arid location in Northeastern Brazil. </w:t>
      </w:r>
      <w:r w:rsidRPr="006E5D4E">
        <w:rPr>
          <w:rFonts w:ascii="Calibri" w:hAnsi="Calibri"/>
          <w:i/>
          <w:iCs/>
          <w:noProof/>
        </w:rPr>
        <w:t>Journal of ethnobiology and ethnomedicine</w:t>
      </w:r>
      <w:r w:rsidRPr="006E5D4E">
        <w:rPr>
          <w:rFonts w:ascii="Calibri" w:hAnsi="Calibri"/>
          <w:noProof/>
        </w:rPr>
        <w:t>, 2, p.15. Available at: http://www.pubmedcentral.nih.gov/articlerender.fcgi?artid=1444943&amp;tool=pmcentrez&amp;rendertype=abstract [Accessed July 31, 2014].</w:t>
      </w:r>
    </w:p>
    <w:p w14:paraId="7014B62B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>Althaus-ottmann, M.M., Junkes, M. &amp; Cruz, R., 2011. Diversidade e uso das plantas cultivadas nos quintais do Bairro Fanny , Curitiba , PR , Brasil. , pp.39–49.</w:t>
      </w:r>
    </w:p>
    <w:p w14:paraId="659D8FAC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Amorozo, M.C.D.M., 2004. Pluraristic medicinal settings and medicinal plant use in rural communities, Mato Grosso, Brazil. </w:t>
      </w:r>
      <w:r w:rsidRPr="006E5D4E">
        <w:rPr>
          <w:rFonts w:ascii="Calibri" w:hAnsi="Calibri"/>
          <w:i/>
          <w:iCs/>
          <w:noProof/>
        </w:rPr>
        <w:t>Journal of Ethnobiology</w:t>
      </w:r>
      <w:r w:rsidRPr="006E5D4E">
        <w:rPr>
          <w:rFonts w:ascii="Calibri" w:hAnsi="Calibri"/>
          <w:noProof/>
        </w:rPr>
        <w:t>, 24(1), pp.139–161.</w:t>
      </w:r>
    </w:p>
    <w:p w14:paraId="689DA3A8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Amorozo, M.C.D.M., 2001. Uso e diversidade de plantas medicinais em Santo Antonio do Leverger, MT, Brasil. 189. </w:t>
      </w:r>
      <w:r w:rsidRPr="006E5D4E">
        <w:rPr>
          <w:rFonts w:ascii="Calibri" w:hAnsi="Calibri"/>
          <w:i/>
          <w:iCs/>
          <w:noProof/>
        </w:rPr>
        <w:t>Acta Botanica Brasilica</w:t>
      </w:r>
      <w:r w:rsidRPr="006E5D4E">
        <w:rPr>
          <w:rFonts w:ascii="Calibri" w:hAnsi="Calibri"/>
          <w:noProof/>
        </w:rPr>
        <w:t>, 16(2), pp.189–203.</w:t>
      </w:r>
    </w:p>
    <w:p w14:paraId="029C4CA3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Barboza da Silva, N.C. et al., 2012. Uso de plantas medicinais na comunidade quilombola da </w:t>
      </w:r>
      <w:r w:rsidRPr="006E5D4E">
        <w:rPr>
          <w:rFonts w:ascii="Calibri" w:hAnsi="Calibri"/>
          <w:noProof/>
        </w:rPr>
        <w:lastRenderedPageBreak/>
        <w:t xml:space="preserve">Barra II – Bahia , Brasil. </w:t>
      </w:r>
      <w:r w:rsidRPr="006E5D4E">
        <w:rPr>
          <w:rFonts w:ascii="Calibri" w:hAnsi="Calibri"/>
          <w:i/>
          <w:iCs/>
          <w:noProof/>
        </w:rPr>
        <w:t>Boletín Latinoamericano y del Caribe de Plantas Medicinales y Aromáticas</w:t>
      </w:r>
      <w:r w:rsidRPr="006E5D4E">
        <w:rPr>
          <w:rFonts w:ascii="Calibri" w:hAnsi="Calibri"/>
          <w:noProof/>
        </w:rPr>
        <w:t>, 11(5), pp.435–453.</w:t>
      </w:r>
    </w:p>
    <w:p w14:paraId="4134AC35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>Battisti, C. et al., 2013. Plantas medicinais utilizadas no município de Palmeira das Missões , RS , Brasil. , pp.338–348.</w:t>
      </w:r>
    </w:p>
    <w:p w14:paraId="1CBF406E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Begossi, A., 1993. Plant uses in a Brazilian coastal fishing community (Buzios Island). </w:t>
      </w:r>
      <w:r w:rsidRPr="006E5D4E">
        <w:rPr>
          <w:rFonts w:ascii="Calibri" w:hAnsi="Calibri"/>
          <w:i/>
          <w:iCs/>
          <w:noProof/>
        </w:rPr>
        <w:t>Journal of Ethnobiology</w:t>
      </w:r>
      <w:r w:rsidRPr="006E5D4E">
        <w:rPr>
          <w:rFonts w:ascii="Calibri" w:hAnsi="Calibri"/>
          <w:noProof/>
        </w:rPr>
        <w:t>, 13(2), pp.233–256.</w:t>
      </w:r>
    </w:p>
    <w:p w14:paraId="701777E7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>Borba, A.M. &amp; Macedo, M., 2006. Plantas medicinais usadas para a saúde bucal pela comunidade do bairro Santa Cruz , Chapada dos Guimarães , MT , Brasil 1. , 20(4), pp.771–782.</w:t>
      </w:r>
    </w:p>
    <w:p w14:paraId="4F5FBEBF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Botrel, R.T. et al., 2006. Uso da vegetação nativa pela população local no município de Ingaí, MG, Brasil. </w:t>
      </w:r>
      <w:r w:rsidRPr="006E5D4E">
        <w:rPr>
          <w:rFonts w:ascii="Calibri" w:hAnsi="Calibri"/>
          <w:i/>
          <w:iCs/>
          <w:noProof/>
        </w:rPr>
        <w:t>Acta Botanica Brasilica</w:t>
      </w:r>
      <w:r w:rsidRPr="006E5D4E">
        <w:rPr>
          <w:rFonts w:ascii="Calibri" w:hAnsi="Calibri"/>
          <w:noProof/>
        </w:rPr>
        <w:t>, 20(1), pp.143–156.</w:t>
      </w:r>
    </w:p>
    <w:p w14:paraId="27257988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Brandão, M.G.L. et al., 2008. Brazilian medicinal plants described by 19th century European naturalists and in the Official Pharmacopoeia. </w:t>
      </w:r>
      <w:r w:rsidRPr="006E5D4E">
        <w:rPr>
          <w:rFonts w:ascii="Calibri" w:hAnsi="Calibri"/>
          <w:i/>
          <w:iCs/>
          <w:noProof/>
        </w:rPr>
        <w:t>Journal of ethnopharmacology</w:t>
      </w:r>
      <w:r w:rsidRPr="006E5D4E">
        <w:rPr>
          <w:rFonts w:ascii="Calibri" w:hAnsi="Calibri"/>
          <w:noProof/>
        </w:rPr>
        <w:t>, 120(2), pp.141–8. Available at: http://www.ncbi.nlm.nih.gov/pubmed/18762237 [Accessed January 29, 2014].</w:t>
      </w:r>
    </w:p>
    <w:p w14:paraId="63B42F92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Brandão, M.G.L. et al., 2012. Useful Brazilian plants listed in the field books of the French naturalist Auguste de Saint-Hilaire (1779-1853). </w:t>
      </w:r>
      <w:r w:rsidRPr="006E5D4E">
        <w:rPr>
          <w:rFonts w:ascii="Calibri" w:hAnsi="Calibri"/>
          <w:i/>
          <w:iCs/>
          <w:noProof/>
        </w:rPr>
        <w:t>Journal of ethnopharmacology</w:t>
      </w:r>
      <w:r w:rsidRPr="006E5D4E">
        <w:rPr>
          <w:rFonts w:ascii="Calibri" w:hAnsi="Calibri"/>
          <w:noProof/>
        </w:rPr>
        <w:t>, 143(2), pp.488–500. Available at: http://www.ncbi.nlm.nih.gov/pubmed/22800679 [Accessed January 29, 2014].</w:t>
      </w:r>
    </w:p>
    <w:p w14:paraId="1291D3BA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Bratti, C. et al., 2013. Levantamento de Plantas Medicinais Nativas da Fazenda Azulão em Dourados-MS. </w:t>
      </w:r>
      <w:r w:rsidRPr="006E5D4E">
        <w:rPr>
          <w:rFonts w:ascii="Calibri" w:hAnsi="Calibri"/>
          <w:i/>
          <w:iCs/>
          <w:noProof/>
        </w:rPr>
        <w:t>Revista Brasileira de Plantas Medicinais</w:t>
      </w:r>
      <w:r w:rsidRPr="006E5D4E">
        <w:rPr>
          <w:rFonts w:ascii="Calibri" w:hAnsi="Calibri"/>
          <w:noProof/>
        </w:rPr>
        <w:t>, 15(4), pp.675–683.</w:t>
      </w:r>
    </w:p>
    <w:p w14:paraId="7F743852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>Breitbach, U.B. et al., 2013. Amazonian Brazilian medicinal plants described by C . F . P . von Martius in the 19th century. , 147(November 1817), pp.180–189.</w:t>
      </w:r>
    </w:p>
    <w:p w14:paraId="28A19302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>Brito, M.R. De &amp; Senna-valle, L. De, 2012. Diversity of plant knowledge in a “ Caiçara ” community from the Brazilian Atlantic Forest coast 1. , 26(4), pp.735–747.</w:t>
      </w:r>
    </w:p>
    <w:p w14:paraId="599178E2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>Bueno, N.R. et al., 2005. Medicinal plants used by the Kaiowá and Guarani indigenous populations in the Caarapó Reserve , Mato Grosso do Sul , Brazil. , 19(1), pp.39–44.</w:t>
      </w:r>
    </w:p>
    <w:p w14:paraId="3CD7690B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Campelo, C.R. &amp; Ramalho, R. de C., 1989. Contribuição ao estudo das plantas medicinais no estado de alagoas -. </w:t>
      </w:r>
      <w:r w:rsidRPr="006E5D4E">
        <w:rPr>
          <w:rFonts w:ascii="Calibri" w:hAnsi="Calibri"/>
          <w:i/>
          <w:iCs/>
          <w:noProof/>
        </w:rPr>
        <w:t>Acta Botanica Brasilica</w:t>
      </w:r>
      <w:r w:rsidRPr="006E5D4E">
        <w:rPr>
          <w:rFonts w:ascii="Calibri" w:hAnsi="Calibri"/>
          <w:noProof/>
        </w:rPr>
        <w:t>, 2(1), pp.67–72.</w:t>
      </w:r>
    </w:p>
    <w:p w14:paraId="2EE596E6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Cartaxo, S.L., Souza, M.M.D.A. &amp; de Albuquerque, U.P., 2010. Medicinal plants with bioprospecting potential used in semi-arid northeastern Brazil. </w:t>
      </w:r>
      <w:r w:rsidRPr="006E5D4E">
        <w:rPr>
          <w:rFonts w:ascii="Calibri" w:hAnsi="Calibri"/>
          <w:i/>
          <w:iCs/>
          <w:noProof/>
        </w:rPr>
        <w:t>Journal of ethnopharmacology</w:t>
      </w:r>
      <w:r w:rsidRPr="006E5D4E">
        <w:rPr>
          <w:rFonts w:ascii="Calibri" w:hAnsi="Calibri"/>
          <w:noProof/>
        </w:rPr>
        <w:t>, 131(2), pp.326–42. Available at: http://www.ncbi.nlm.nih.gov/pubmed/20621178 [Accessed February 27, 2013].</w:t>
      </w:r>
    </w:p>
    <w:p w14:paraId="38DACF78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>Castro, J.A. et al., 2011. Ethnobotanical study of traditional uses of medicinal plants : The flora of caatinga in the community of. , 5(10), pp.1905–1917.</w:t>
      </w:r>
    </w:p>
    <w:p w14:paraId="3D56073C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Chaves, E.M.F. &amp; Barros, R.F.M., 2012. Diversidade e uso de recursos medicinais do carrasco na APA da Serra da Ibiapaba , Piauí , Nordeste do Brasil. </w:t>
      </w:r>
      <w:r w:rsidRPr="006E5D4E">
        <w:rPr>
          <w:rFonts w:ascii="Calibri" w:hAnsi="Calibri"/>
          <w:i/>
          <w:iCs/>
          <w:noProof/>
        </w:rPr>
        <w:t>Revista Brasileira de Plantas Medicinais</w:t>
      </w:r>
      <w:r w:rsidRPr="006E5D4E">
        <w:rPr>
          <w:rFonts w:ascii="Calibri" w:hAnsi="Calibri"/>
          <w:noProof/>
        </w:rPr>
        <w:t>, 8(3), pp.476–486.</w:t>
      </w:r>
    </w:p>
    <w:p w14:paraId="28605E11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Christo, A.G., Guedes-bruni, R.R. &amp; Silva, A.G., 2010. Local knowledge on medicinal plant gardens in a rural community near the Atlantic Rain Forest, southeastern Brazil. </w:t>
      </w:r>
      <w:r w:rsidRPr="006E5D4E">
        <w:rPr>
          <w:rFonts w:ascii="Calibri" w:hAnsi="Calibri"/>
          <w:i/>
          <w:iCs/>
          <w:noProof/>
        </w:rPr>
        <w:t>Revista Brasileira de Farmacognosia</w:t>
      </w:r>
      <w:r w:rsidRPr="006E5D4E">
        <w:rPr>
          <w:rFonts w:ascii="Calibri" w:hAnsi="Calibri"/>
          <w:noProof/>
        </w:rPr>
        <w:t>, 20(4), pp.494–501.</w:t>
      </w:r>
    </w:p>
    <w:p w14:paraId="140580C7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Coelho-Ferreira, M., 2009. Medicinal knowledge and plant utilization in an Amazonian coastal community of Marudá, Pará State (Brazil). </w:t>
      </w:r>
      <w:r w:rsidRPr="006E5D4E">
        <w:rPr>
          <w:rFonts w:ascii="Calibri" w:hAnsi="Calibri"/>
          <w:i/>
          <w:iCs/>
          <w:noProof/>
        </w:rPr>
        <w:t>Journal of ethnopharmacology</w:t>
      </w:r>
      <w:r w:rsidRPr="006E5D4E">
        <w:rPr>
          <w:rFonts w:ascii="Calibri" w:hAnsi="Calibri"/>
          <w:noProof/>
        </w:rPr>
        <w:t>, 126(1), pp.159–75. Available at: http://www.ncbi.nlm.nih.gov/pubmed/19632314 [Accessed July 21, 2014].</w:t>
      </w:r>
    </w:p>
    <w:p w14:paraId="322A1A86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Conceição, G.. et al., 2011. Plantas do cerrado : comercialização , uso e indicação terapêutica fornecida pelos raizeiros e vendedores , Teresina , Piauí. </w:t>
      </w:r>
      <w:r w:rsidRPr="006E5D4E">
        <w:rPr>
          <w:rFonts w:ascii="Calibri" w:hAnsi="Calibri"/>
          <w:i/>
          <w:iCs/>
          <w:noProof/>
        </w:rPr>
        <w:t>Scientia Plena</w:t>
      </w:r>
      <w:r w:rsidRPr="006E5D4E">
        <w:rPr>
          <w:rFonts w:ascii="Calibri" w:hAnsi="Calibri"/>
          <w:noProof/>
        </w:rPr>
        <w:t>, 7(1), pp.1–6.</w:t>
      </w:r>
    </w:p>
    <w:p w14:paraId="1448646B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>Conde, B.E. et al., 2014. Ethnopharmacology in the Vicinity of the Botanical Garden of the Federal University of Juiz de Fora , Brazil. , 12(March), pp.91–111.</w:t>
      </w:r>
    </w:p>
    <w:p w14:paraId="38411944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Costa, V.P. &amp; Mayworm, M.A.., 2011. Plantas medicinais utilizadas pela comunidade do bairro dos Tenentes - município de Extrema , MG , Brasil. </w:t>
      </w:r>
      <w:r w:rsidRPr="006E5D4E">
        <w:rPr>
          <w:rFonts w:ascii="Calibri" w:hAnsi="Calibri"/>
          <w:i/>
          <w:iCs/>
          <w:noProof/>
        </w:rPr>
        <w:t>Revista Brasileira de Plantas Medicinais</w:t>
      </w:r>
      <w:r w:rsidRPr="006E5D4E">
        <w:rPr>
          <w:rFonts w:ascii="Calibri" w:hAnsi="Calibri"/>
          <w:noProof/>
        </w:rPr>
        <w:t>, 13(3), pp.282–292.</w:t>
      </w:r>
    </w:p>
    <w:p w14:paraId="3473089D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Cunha, S.A. da &amp; Bortolotto, I.M., 2011. Etnobotânica de Plantas Medicinais no Assentamento Monjolinho , município de Anastácio , Mato Grosso do Sul , Brasil. </w:t>
      </w:r>
      <w:r w:rsidRPr="006E5D4E">
        <w:rPr>
          <w:rFonts w:ascii="Calibri" w:hAnsi="Calibri"/>
          <w:i/>
          <w:iCs/>
          <w:noProof/>
        </w:rPr>
        <w:t>Acta Botanica Brasilica</w:t>
      </w:r>
      <w:r w:rsidRPr="006E5D4E">
        <w:rPr>
          <w:rFonts w:ascii="Calibri" w:hAnsi="Calibri"/>
          <w:noProof/>
        </w:rPr>
        <w:t>, 25(3), pp.685–698.</w:t>
      </w:r>
    </w:p>
    <w:p w14:paraId="3C1E50BE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David, J.P.J.M. et al., 2007. Radical scavenging, antioxidant and cytotoxic activity of Brazilian Caatinga plants. </w:t>
      </w:r>
      <w:r w:rsidRPr="006E5D4E">
        <w:rPr>
          <w:rFonts w:ascii="Calibri" w:hAnsi="Calibri"/>
          <w:i/>
          <w:iCs/>
          <w:noProof/>
        </w:rPr>
        <w:t>FITOTERAPIA</w:t>
      </w:r>
      <w:r w:rsidRPr="006E5D4E">
        <w:rPr>
          <w:rFonts w:ascii="Calibri" w:hAnsi="Calibri"/>
          <w:noProof/>
        </w:rPr>
        <w:t>, 78(3), pp.215–218. Available at: http://www.ncbi.nlm.nih.gov/pubmed/17331673.</w:t>
      </w:r>
    </w:p>
    <w:p w14:paraId="720C5D77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David, M. De &amp; Pasa, M.C., 2013. O saber popular e as plantas medicinais em Varzea Grande, MT, Brasil. </w:t>
      </w:r>
      <w:r w:rsidRPr="006E5D4E">
        <w:rPr>
          <w:rFonts w:ascii="Calibri" w:hAnsi="Calibri"/>
          <w:i/>
          <w:iCs/>
          <w:noProof/>
        </w:rPr>
        <w:t>Flovet</w:t>
      </w:r>
      <w:r w:rsidRPr="006E5D4E">
        <w:rPr>
          <w:rFonts w:ascii="Calibri" w:hAnsi="Calibri"/>
          <w:noProof/>
        </w:rPr>
        <w:t>, 5, pp.32–50.</w:t>
      </w:r>
    </w:p>
    <w:p w14:paraId="5F6A9344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Desmarchelier, C. et al., 1999. Antioxidant and free radical scavenging activities in extracts from medicinal trees used in the “Caatinga” region in northeastern Brazil. </w:t>
      </w:r>
      <w:r w:rsidRPr="006E5D4E">
        <w:rPr>
          <w:rFonts w:ascii="Calibri" w:hAnsi="Calibri"/>
          <w:i/>
          <w:iCs/>
          <w:noProof/>
        </w:rPr>
        <w:t>Journal of ethnopharmacology</w:t>
      </w:r>
      <w:r w:rsidRPr="006E5D4E">
        <w:rPr>
          <w:rFonts w:ascii="Calibri" w:hAnsi="Calibri"/>
          <w:noProof/>
        </w:rPr>
        <w:t>, 67(1), pp.69–77. Available at: http://www.ncbi.nlm.nih.gov/pubmed/10616962.</w:t>
      </w:r>
    </w:p>
    <w:p w14:paraId="16A08D6B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Dickel, M.L., Rates, S.M.K. &amp; Ritter, M.R., 2007. Plants popularly used for loosing weight purposes in Porto Alegre, South Brazil. </w:t>
      </w:r>
      <w:r w:rsidRPr="006E5D4E">
        <w:rPr>
          <w:rFonts w:ascii="Calibri" w:hAnsi="Calibri"/>
          <w:i/>
          <w:iCs/>
          <w:noProof/>
        </w:rPr>
        <w:t>Journal of ethnopharmacology</w:t>
      </w:r>
      <w:r w:rsidRPr="006E5D4E">
        <w:rPr>
          <w:rFonts w:ascii="Calibri" w:hAnsi="Calibri"/>
          <w:noProof/>
        </w:rPr>
        <w:t>, 109(1), pp.60–71. Available at: http://www.ncbi.nlm.nih.gov/pubmed/16963210 [Accessed July 11, 2014].</w:t>
      </w:r>
    </w:p>
    <w:p w14:paraId="285E030F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Dornas, W.C. et al., 2009. Efeitos antidiabéticos de plantas medicinais. </w:t>
      </w:r>
      <w:r w:rsidRPr="006E5D4E">
        <w:rPr>
          <w:rFonts w:ascii="Calibri" w:hAnsi="Calibri"/>
          <w:i/>
          <w:iCs/>
          <w:noProof/>
        </w:rPr>
        <w:t>REVISTA BRASILEIRA DE FARMACOGNOSIA</w:t>
      </w:r>
      <w:r w:rsidRPr="006E5D4E">
        <w:rPr>
          <w:rFonts w:ascii="Calibri" w:hAnsi="Calibri"/>
          <w:noProof/>
        </w:rPr>
        <w:t>, 19(2), pp.488–500.</w:t>
      </w:r>
    </w:p>
    <w:p w14:paraId="39A83157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>Eichemberg, M.T. et al., 2009. Species composition and plant use in old urban homegardens in Rio Claro , Southeast of Brazil. , 23(4), pp.1057–1075.</w:t>
      </w:r>
    </w:p>
    <w:p w14:paraId="047996C0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Feijo, A.M. et al., 2012. Plantas medicinais utilizadas por idosos com diagnóstico de Diabetes mellitus no tratamento dos sintomas da doença. </w:t>
      </w:r>
      <w:r w:rsidRPr="006E5D4E">
        <w:rPr>
          <w:rFonts w:ascii="Calibri" w:hAnsi="Calibri"/>
          <w:i/>
          <w:iCs/>
          <w:noProof/>
        </w:rPr>
        <w:t>Revista Brasileira de Plantas Medicinais</w:t>
      </w:r>
      <w:r w:rsidRPr="006E5D4E">
        <w:rPr>
          <w:rFonts w:ascii="Calibri" w:hAnsi="Calibri"/>
          <w:noProof/>
        </w:rPr>
        <w:t>, 2006(1), pp.50–56.</w:t>
      </w:r>
    </w:p>
    <w:p w14:paraId="4798E372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Feijo, E.V.R.S. et al., 2013. Levantamento preliminar sobre plantas medicinais utilizadas no bairro Salobrinho no município de Ilhéus , Bahia. </w:t>
      </w:r>
      <w:r w:rsidRPr="006E5D4E">
        <w:rPr>
          <w:rFonts w:ascii="Calibri" w:hAnsi="Calibri"/>
          <w:i/>
          <w:iCs/>
          <w:noProof/>
        </w:rPr>
        <w:t>Revista Brasileira de Plantas Medicinais</w:t>
      </w:r>
      <w:r w:rsidRPr="006E5D4E">
        <w:rPr>
          <w:rFonts w:ascii="Calibri" w:hAnsi="Calibri"/>
          <w:noProof/>
        </w:rPr>
        <w:t>, 15(4), pp.595–604.</w:t>
      </w:r>
    </w:p>
    <w:p w14:paraId="4F5A5FE2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Fernandes, J.M. et al., 2014. Etnobotânica de Leguminosae entre agricultores agroecológicos na Floresta Atlântica, Araponga, Minas Gerais, Brasil. </w:t>
      </w:r>
      <w:r w:rsidRPr="006E5D4E">
        <w:rPr>
          <w:rFonts w:ascii="Calibri" w:hAnsi="Calibri"/>
          <w:i/>
          <w:iCs/>
          <w:noProof/>
        </w:rPr>
        <w:t>Rodriguesia</w:t>
      </w:r>
      <w:r w:rsidRPr="006E5D4E">
        <w:rPr>
          <w:rFonts w:ascii="Calibri" w:hAnsi="Calibri"/>
          <w:noProof/>
        </w:rPr>
        <w:t>, 65(2), pp.539–554.</w:t>
      </w:r>
    </w:p>
    <w:p w14:paraId="591D4847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Figueiredo, G.M., Leitao-Filho, H.F. &amp; Begossi, A., 1993. Ethnobotany of Atlantic Forest Coastal Communities : Diversity of Plant Uses in Gamboa ( Itacuru ; fi Island , Brazil ). </w:t>
      </w:r>
      <w:r w:rsidRPr="006E5D4E">
        <w:rPr>
          <w:rFonts w:ascii="Calibri" w:hAnsi="Calibri"/>
          <w:i/>
          <w:iCs/>
          <w:noProof/>
        </w:rPr>
        <w:t>Human Ecology</w:t>
      </w:r>
      <w:r w:rsidRPr="006E5D4E">
        <w:rPr>
          <w:rFonts w:ascii="Calibri" w:hAnsi="Calibri"/>
          <w:noProof/>
        </w:rPr>
        <w:t>, 21(4), pp.419–430.</w:t>
      </w:r>
    </w:p>
    <w:p w14:paraId="536AAA34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Fita, D.S., Costa Neto, E.M. &amp; Schiavetti, A., 2010. “Offensive” snakes: cultural beliefs and practices related to snakebites in a Brazilian rural settlement. </w:t>
      </w:r>
      <w:r w:rsidRPr="006E5D4E">
        <w:rPr>
          <w:rFonts w:ascii="Calibri" w:hAnsi="Calibri"/>
          <w:i/>
          <w:iCs/>
          <w:noProof/>
        </w:rPr>
        <w:t>Journal of ethnobiology and ethnomedicine</w:t>
      </w:r>
      <w:r w:rsidRPr="006E5D4E">
        <w:rPr>
          <w:rFonts w:ascii="Calibri" w:hAnsi="Calibri"/>
          <w:noProof/>
        </w:rPr>
        <w:t>, 6, p.13. Available at: http://www.pubmedcentral.nih.gov/articlerender.fcgi?artid=2853519&amp;tool=pmcentrez&amp;rendertype=abstract.</w:t>
      </w:r>
    </w:p>
    <w:p w14:paraId="3E1061A3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Franco, E.A.P. &amp; Barros, R.F.M., 2004. Uso e diversidade de plantas medicinais no Quilombo Olho D ’ água dos Pires , Esperantina , Piauí. </w:t>
      </w:r>
      <w:r w:rsidRPr="006E5D4E">
        <w:rPr>
          <w:rFonts w:ascii="Calibri" w:hAnsi="Calibri"/>
          <w:i/>
          <w:iCs/>
          <w:noProof/>
        </w:rPr>
        <w:t>Revista Brasileira de Plantas Medicinais</w:t>
      </w:r>
      <w:r w:rsidRPr="006E5D4E">
        <w:rPr>
          <w:rFonts w:ascii="Calibri" w:hAnsi="Calibri"/>
          <w:noProof/>
        </w:rPr>
        <w:t>, 8(3), pp.78–88.</w:t>
      </w:r>
    </w:p>
    <w:p w14:paraId="157E6E67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Franco, M. et al., 2004. Plantas medicinais e seus usos pelos sitiantes da Reserva Rio das Pedras ,. </w:t>
      </w:r>
      <w:r w:rsidRPr="006E5D4E">
        <w:rPr>
          <w:rFonts w:ascii="Calibri" w:hAnsi="Calibri"/>
          <w:i/>
          <w:iCs/>
          <w:noProof/>
        </w:rPr>
        <w:t>Acta Botanica Brasilica</w:t>
      </w:r>
      <w:r w:rsidRPr="006E5D4E">
        <w:rPr>
          <w:rFonts w:ascii="Calibri" w:hAnsi="Calibri"/>
          <w:noProof/>
        </w:rPr>
        <w:t>, 18(2), pp.391–399.</w:t>
      </w:r>
    </w:p>
    <w:p w14:paraId="2E5E2422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>Freitas, A.S.H. de J. et al., 2013. Estudo etnobotânico de cipós comercializados como medicinais por rai</w:t>
      </w:r>
      <w:r>
        <w:rPr>
          <w:rFonts w:ascii="Calibri" w:hAnsi="Calibri"/>
          <w:noProof/>
        </w:rPr>
        <w:t>zeiros de Cuiaba, Mato Grosso, B</w:t>
      </w:r>
      <w:r w:rsidRPr="006E5D4E">
        <w:rPr>
          <w:rFonts w:ascii="Calibri" w:hAnsi="Calibri"/>
          <w:noProof/>
        </w:rPr>
        <w:t xml:space="preserve">rasil. </w:t>
      </w:r>
      <w:r w:rsidRPr="006E5D4E">
        <w:rPr>
          <w:rFonts w:ascii="Calibri" w:hAnsi="Calibri"/>
          <w:i/>
          <w:iCs/>
          <w:noProof/>
        </w:rPr>
        <w:t>Flovet</w:t>
      </w:r>
      <w:r w:rsidRPr="006E5D4E">
        <w:rPr>
          <w:rFonts w:ascii="Calibri" w:hAnsi="Calibri"/>
          <w:noProof/>
        </w:rPr>
        <w:t>, 5, pp.71–81.</w:t>
      </w:r>
    </w:p>
    <w:p w14:paraId="6C9D0776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Freitas, A.V.L. et al., 2012. Plantas medicinais : um estudo etnobotânico nos quintais do Sítio Cruz , São Miguel , Rio Grande do Norte , Brasil. </w:t>
      </w:r>
      <w:r w:rsidRPr="006E5D4E">
        <w:rPr>
          <w:rFonts w:ascii="Calibri" w:hAnsi="Calibri"/>
          <w:i/>
          <w:iCs/>
          <w:noProof/>
        </w:rPr>
        <w:t>Revista Brasileira de Biociências</w:t>
      </w:r>
      <w:r w:rsidRPr="006E5D4E">
        <w:rPr>
          <w:rFonts w:ascii="Calibri" w:hAnsi="Calibri"/>
          <w:noProof/>
        </w:rPr>
        <w:t>, 10(1), pp.48–59.</w:t>
      </w:r>
    </w:p>
    <w:p w14:paraId="5F343546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>Gandolfo, E.S. &amp; Hanazaki, N., 2011. Etnobotânica e urbanização : conhecimento e utilização de plantas de restinga pela comunidade nativa do distrito do Campeche ( Florianópolis , SC ). , 25(1), pp.168–177.</w:t>
      </w:r>
    </w:p>
    <w:p w14:paraId="70EC9E8F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Garcia, D., Domingues, M.V. &amp; Rodrigues, E., 2010. Ethnopharmacological survey among migrants living in the Southeast Atlantic Forest of Diadema, São Paulo, Brazil. </w:t>
      </w:r>
      <w:r w:rsidRPr="006E5D4E">
        <w:rPr>
          <w:rFonts w:ascii="Calibri" w:hAnsi="Calibri"/>
          <w:i/>
          <w:iCs/>
          <w:noProof/>
        </w:rPr>
        <w:t>Journal of ethnobiology and ethnomedicine</w:t>
      </w:r>
      <w:r w:rsidRPr="006E5D4E">
        <w:rPr>
          <w:rFonts w:ascii="Calibri" w:hAnsi="Calibri"/>
          <w:noProof/>
        </w:rPr>
        <w:t>, 6(1), p.29. Available at: http://www.pubmedcentral.nih.gov/articlerender.fcgi?artid=2987905&amp;tool=pmcentrez&amp;rendertype=abstract [Accessed July 31, 2014].</w:t>
      </w:r>
    </w:p>
    <w:p w14:paraId="408BD5E0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Gazzaneo, L.R.S., de Lucena, R.F.P. &amp; de Albuquerque, U.P., 2005. Knowledge and use of medicinal plants by local specialists in an region of Atlantic Forest in the state of Pernambuco (Northeastern Brazil). </w:t>
      </w:r>
      <w:r w:rsidRPr="006E5D4E">
        <w:rPr>
          <w:rFonts w:ascii="Calibri" w:hAnsi="Calibri"/>
          <w:i/>
          <w:iCs/>
          <w:noProof/>
        </w:rPr>
        <w:t>Journal of ethnobiology and ethnomedicine</w:t>
      </w:r>
      <w:r w:rsidRPr="006E5D4E">
        <w:rPr>
          <w:rFonts w:ascii="Calibri" w:hAnsi="Calibri"/>
          <w:noProof/>
        </w:rPr>
        <w:t>, 1, p.9. Available at: http://www.pubmedcentral.nih.gov/articlerender.fcgi?artid=1291389&amp;tool=pmcentrez&amp;rendertype=abstract [Accessed July 13, 2014].</w:t>
      </w:r>
    </w:p>
    <w:p w14:paraId="4F98CB04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Giraldi, M. &amp; Hanazaki, N., 2010. Uso e conhecimento tradicional de plantas medicinais no Sertão do Ribeirão , Florianópolis , SC , Brasil. </w:t>
      </w:r>
      <w:r w:rsidRPr="006E5D4E">
        <w:rPr>
          <w:rFonts w:ascii="Calibri" w:hAnsi="Calibri"/>
          <w:i/>
          <w:iCs/>
          <w:noProof/>
        </w:rPr>
        <w:t>Acta Botanica Brasilica</w:t>
      </w:r>
      <w:r w:rsidRPr="006E5D4E">
        <w:rPr>
          <w:rFonts w:ascii="Calibri" w:hAnsi="Calibri"/>
          <w:noProof/>
        </w:rPr>
        <w:t>, 24(2), pp.395–406.</w:t>
      </w:r>
    </w:p>
    <w:p w14:paraId="33B12DB9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Gomes, T.B. &amp; Bandeira, F.P.S. de, 2012. Uso e diversidade de plantas medicinais em uma comunidade quilombola no Raso da Catarina , Bahia. </w:t>
      </w:r>
      <w:r w:rsidRPr="006E5D4E">
        <w:rPr>
          <w:rFonts w:ascii="Calibri" w:hAnsi="Calibri"/>
          <w:i/>
          <w:iCs/>
          <w:noProof/>
        </w:rPr>
        <w:t>Acta Botanica Brasilica</w:t>
      </w:r>
      <w:r w:rsidRPr="006E5D4E">
        <w:rPr>
          <w:rFonts w:ascii="Calibri" w:hAnsi="Calibri"/>
          <w:noProof/>
        </w:rPr>
        <w:t>, 26(4), pp.796–809.</w:t>
      </w:r>
    </w:p>
    <w:p w14:paraId="2F33E0CF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Guarim-Neto, G., 2006. O saber tradicional pantaneiro: as plantas medicinais e a educação ambiental. </w:t>
      </w:r>
      <w:r w:rsidRPr="006E5D4E">
        <w:rPr>
          <w:rFonts w:ascii="Calibri" w:hAnsi="Calibri"/>
          <w:i/>
          <w:iCs/>
          <w:noProof/>
        </w:rPr>
        <w:t>Rev. eletrônica Mestr. Educ. Ambient.</w:t>
      </w:r>
      <w:r w:rsidRPr="006E5D4E">
        <w:rPr>
          <w:rFonts w:ascii="Calibri" w:hAnsi="Calibri"/>
          <w:noProof/>
        </w:rPr>
        <w:t>, 17, pp.71–89.</w:t>
      </w:r>
    </w:p>
    <w:p w14:paraId="74442D6D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Guarim-Neto, G. &amp; Morais, R.G., 2003. Recursos medicinais de espécies do Cerrado de Mato Grosso: um estudo bibliográfico. </w:t>
      </w:r>
      <w:r w:rsidRPr="006E5D4E">
        <w:rPr>
          <w:rFonts w:ascii="Calibri" w:hAnsi="Calibri"/>
          <w:i/>
          <w:iCs/>
          <w:noProof/>
        </w:rPr>
        <w:t>Acta Botanica Brasilica</w:t>
      </w:r>
      <w:r w:rsidRPr="006E5D4E">
        <w:rPr>
          <w:rFonts w:ascii="Calibri" w:hAnsi="Calibri"/>
          <w:noProof/>
        </w:rPr>
        <w:t>, 17(4), pp.561–584.</w:t>
      </w:r>
    </w:p>
    <w:p w14:paraId="768FB2B1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Guarim-Neto, G. &amp; Pasa, M.C., 2009. Estudo etnobotanico em uma area de cerrado no municipio de acorizal, Mato Grosso. </w:t>
      </w:r>
      <w:r w:rsidRPr="006E5D4E">
        <w:rPr>
          <w:rFonts w:ascii="Calibri" w:hAnsi="Calibri"/>
          <w:i/>
          <w:iCs/>
          <w:noProof/>
        </w:rPr>
        <w:t>Flovet</w:t>
      </w:r>
      <w:r w:rsidRPr="006E5D4E">
        <w:rPr>
          <w:rFonts w:ascii="Calibri" w:hAnsi="Calibri"/>
          <w:noProof/>
        </w:rPr>
        <w:t>, 1(1997), pp.5–32.</w:t>
      </w:r>
    </w:p>
    <w:p w14:paraId="01C73980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Hirschmann, G.S. &amp; Arias, A.R., 1990. A survey of medicinal plants of Minas Gerais, Brazil. </w:t>
      </w:r>
      <w:r w:rsidRPr="006E5D4E">
        <w:rPr>
          <w:rFonts w:ascii="Calibri" w:hAnsi="Calibri"/>
          <w:i/>
          <w:iCs/>
          <w:noProof/>
        </w:rPr>
        <w:t>Journal of ethnopharmacology</w:t>
      </w:r>
      <w:r w:rsidRPr="006E5D4E">
        <w:rPr>
          <w:rFonts w:ascii="Calibri" w:hAnsi="Calibri"/>
          <w:noProof/>
        </w:rPr>
        <w:t>, 29, pp.159–172.</w:t>
      </w:r>
    </w:p>
    <w:p w14:paraId="52F58717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Jesus, N.Z.T. de et al., 2009. Divulgação Levantamento etnobotânico de plantas popularmente utilizadas como antiúlceras e antiinflamatórias pela comunidade de Pirizal , Nossa Senhora do Livramento-MT, Brasil. </w:t>
      </w:r>
      <w:r w:rsidRPr="006E5D4E">
        <w:rPr>
          <w:rFonts w:ascii="Calibri" w:hAnsi="Calibri"/>
          <w:i/>
          <w:iCs/>
          <w:noProof/>
        </w:rPr>
        <w:t>Revista Brasileira de Farmacognosia</w:t>
      </w:r>
      <w:r w:rsidRPr="006E5D4E">
        <w:rPr>
          <w:rFonts w:ascii="Calibri" w:hAnsi="Calibri"/>
          <w:noProof/>
        </w:rPr>
        <w:t>, 19(1), pp.130–139.</w:t>
      </w:r>
    </w:p>
    <w:p w14:paraId="304C61EA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Kainer, K. a. &amp; Duryea, M.L., 1992. Tapping women’s knowledge: Plant resource use in extractive reserves, acre, Brazil. </w:t>
      </w:r>
      <w:r w:rsidRPr="006E5D4E">
        <w:rPr>
          <w:rFonts w:ascii="Calibri" w:hAnsi="Calibri"/>
          <w:i/>
          <w:iCs/>
          <w:noProof/>
        </w:rPr>
        <w:t>Economic Botany</w:t>
      </w:r>
      <w:r w:rsidRPr="006E5D4E">
        <w:rPr>
          <w:rFonts w:ascii="Calibri" w:hAnsi="Calibri"/>
          <w:noProof/>
        </w:rPr>
        <w:t>, 46(4), pp.408–425. Available at: http://link.springer.com/10.1007/BF02866513.</w:t>
      </w:r>
    </w:p>
    <w:p w14:paraId="7D550F58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Liporacci, H.S.N. &amp; Simao, D.G., 2013. Levantamento etnobotânico de plantas medicinais nos quintais do Bairro Novo Horizonte , Ituiutaba , MG. </w:t>
      </w:r>
      <w:r w:rsidRPr="006E5D4E">
        <w:rPr>
          <w:rFonts w:ascii="Calibri" w:hAnsi="Calibri"/>
          <w:i/>
          <w:iCs/>
          <w:noProof/>
        </w:rPr>
        <w:t>Revista Brasileira de Plantas Medicinais</w:t>
      </w:r>
      <w:r w:rsidRPr="006E5D4E">
        <w:rPr>
          <w:rFonts w:ascii="Calibri" w:hAnsi="Calibri"/>
          <w:noProof/>
        </w:rPr>
        <w:t>, 15(4), pp.529–540.</w:t>
      </w:r>
    </w:p>
    <w:p w14:paraId="433A8BCB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>Löbler, L. et al., 2014. Levantamento etnobotânico de plantas medicinais no bairro Três de Outubro da cidade de São Gabriel , RS , Brasil. , (2007), pp.81–89.</w:t>
      </w:r>
    </w:p>
    <w:p w14:paraId="3811C915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Lozano, A. et al., 2014. The apparency hypothesis applied to a local pharmacopoeia in the Brazilian northeast. </w:t>
      </w:r>
      <w:r w:rsidRPr="006E5D4E">
        <w:rPr>
          <w:rFonts w:ascii="Calibri" w:hAnsi="Calibri"/>
          <w:i/>
          <w:iCs/>
          <w:noProof/>
        </w:rPr>
        <w:t>Journal of ethnobiology and ethnomedicine</w:t>
      </w:r>
      <w:r w:rsidRPr="006E5D4E">
        <w:rPr>
          <w:rFonts w:ascii="Calibri" w:hAnsi="Calibri"/>
          <w:noProof/>
        </w:rPr>
        <w:t>, 10(1), p.2. Available at: http://www.pubmedcentral.nih.gov/articlerender.fcgi?artid=3903438&amp;tool=pmcentrez&amp;rendertype=abstract.</w:t>
      </w:r>
    </w:p>
    <w:p w14:paraId="1D5BF868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de Lucena, R.F.P. et al., 2008. Local Uses of Native Plants in an Area of Caatinga Vegetation (Pernambuco, NE Brazil). </w:t>
      </w:r>
      <w:r w:rsidRPr="006E5D4E">
        <w:rPr>
          <w:rFonts w:ascii="Calibri" w:hAnsi="Calibri"/>
          <w:i/>
          <w:iCs/>
          <w:noProof/>
        </w:rPr>
        <w:t>Ethnobotany Research &amp; Applications</w:t>
      </w:r>
      <w:r w:rsidRPr="006E5D4E">
        <w:rPr>
          <w:rFonts w:ascii="Calibri" w:hAnsi="Calibri"/>
          <w:noProof/>
        </w:rPr>
        <w:t>, 6, pp.3–13.</w:t>
      </w:r>
    </w:p>
    <w:p w14:paraId="6C557616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Lucena, R.F.P. de, Araujo, E. de L. &amp; de Albuquerque, U.P., 2007. Does the Local Availability of Woody Caatinga Plants ( Northeastern Brazil ) Explain Their Use Value ? </w:t>
      </w:r>
      <w:r w:rsidRPr="006E5D4E">
        <w:rPr>
          <w:rFonts w:ascii="Calibri" w:hAnsi="Calibri"/>
          <w:i/>
          <w:iCs/>
          <w:noProof/>
        </w:rPr>
        <w:t>Economic Botany</w:t>
      </w:r>
      <w:r w:rsidRPr="006E5D4E">
        <w:rPr>
          <w:rFonts w:ascii="Calibri" w:hAnsi="Calibri"/>
          <w:noProof/>
        </w:rPr>
        <w:t>, 61(4), pp.347–361.</w:t>
      </w:r>
    </w:p>
    <w:p w14:paraId="25A00EB3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Macedo, M., Pereira, M.L. de S. &amp; Silva, F.H.B. da, 2011. Plantas com provavel acao antifungica utilizadas pelos moradores do bairo Cidade Verde, Cuiaba, Mato Grosso. </w:t>
      </w:r>
      <w:r w:rsidRPr="006E5D4E">
        <w:rPr>
          <w:rFonts w:ascii="Calibri" w:hAnsi="Calibri"/>
          <w:i/>
          <w:iCs/>
          <w:noProof/>
        </w:rPr>
        <w:t>Flovet</w:t>
      </w:r>
      <w:r w:rsidRPr="006E5D4E">
        <w:rPr>
          <w:rFonts w:ascii="Calibri" w:hAnsi="Calibri"/>
          <w:noProof/>
        </w:rPr>
        <w:t>, 3.</w:t>
      </w:r>
    </w:p>
    <w:p w14:paraId="0860A14D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Maioli-azevedo, V. &amp; Fonseca-Kruel, V.S. da, 2007. Plantas medicinais e ritualísticas vendidas em feiras livres no Município do Rio de Janeiro , RJ , Brasil : estudo de caso nas zonas Norte e Sul 1. </w:t>
      </w:r>
      <w:r w:rsidRPr="006E5D4E">
        <w:rPr>
          <w:rFonts w:ascii="Calibri" w:hAnsi="Calibri"/>
          <w:i/>
          <w:iCs/>
          <w:noProof/>
        </w:rPr>
        <w:t>Acta Botanica Brasilica</w:t>
      </w:r>
      <w:r w:rsidRPr="006E5D4E">
        <w:rPr>
          <w:rFonts w:ascii="Calibri" w:hAnsi="Calibri"/>
          <w:noProof/>
        </w:rPr>
        <w:t>, 21(2), pp.263–275.</w:t>
      </w:r>
    </w:p>
    <w:p w14:paraId="7E18CA41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da Mata, N.D.S. et al., 2012. The participation of Wajãpi women from the State of Amapá (Brazil) in the traditional use of medicinal plants--a case study. </w:t>
      </w:r>
      <w:r w:rsidRPr="006E5D4E">
        <w:rPr>
          <w:rFonts w:ascii="Calibri" w:hAnsi="Calibri"/>
          <w:i/>
          <w:iCs/>
          <w:noProof/>
        </w:rPr>
        <w:t>Journal of ethnobiology and ethnomedicine</w:t>
      </w:r>
      <w:r w:rsidRPr="006E5D4E">
        <w:rPr>
          <w:rFonts w:ascii="Calibri" w:hAnsi="Calibri"/>
          <w:noProof/>
        </w:rPr>
        <w:t>, 8, p.48. Available at: http://www.pubmedcentral.nih.gov/articlerender.fcgi?artid=3541996&amp;tool=pmcentrez&amp;rendertype=abstract.</w:t>
      </w:r>
    </w:p>
    <w:p w14:paraId="1814242A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Meretika, A.H.C., Peroni, N. &amp; Hanazaki, N., 2010. Local knowledge of medicinal plants in three artisanal fishing communities (Itapoá, Southern Brazil), according to gender, age, and urbanization. </w:t>
      </w:r>
      <w:r w:rsidRPr="006E5D4E">
        <w:rPr>
          <w:rFonts w:ascii="Calibri" w:hAnsi="Calibri"/>
          <w:i/>
          <w:iCs/>
          <w:noProof/>
        </w:rPr>
        <w:t>Acta Botanica Brasilica</w:t>
      </w:r>
      <w:r w:rsidRPr="006E5D4E">
        <w:rPr>
          <w:rFonts w:ascii="Calibri" w:hAnsi="Calibri"/>
          <w:noProof/>
        </w:rPr>
        <w:t>, 24(2), pp.386–394.</w:t>
      </w:r>
    </w:p>
    <w:p w14:paraId="57BC1F2C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Miranda, T.M. et al., 2011. Existe utilização efetiva dos recursos vegetais conhecidos em comunidades caiçaras da Ilha do Cardoso, estado de Sao Paulo, Brasil? </w:t>
      </w:r>
      <w:r w:rsidRPr="006E5D4E">
        <w:rPr>
          <w:rFonts w:ascii="Calibri" w:hAnsi="Calibri"/>
          <w:i/>
          <w:iCs/>
          <w:noProof/>
        </w:rPr>
        <w:t>Rodriguesia</w:t>
      </w:r>
      <w:r w:rsidRPr="006E5D4E">
        <w:rPr>
          <w:rFonts w:ascii="Calibri" w:hAnsi="Calibri"/>
          <w:noProof/>
        </w:rPr>
        <w:t>, 62(1), pp.153–169.</w:t>
      </w:r>
    </w:p>
    <w:p w14:paraId="6704B280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>Monteles, R. &amp; Pinheiro, C.U.B., 2007. Plantas medicinais em um quilombo maranhense : uma perspectiva etnobotânica Medicinal plants in a quilombola community in the State of Maranhão : An ethnobotanical approach. , 7, pp.38–48.</w:t>
      </w:r>
    </w:p>
    <w:p w14:paraId="3A40B855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Nunes, G.P. et al., 2003. Plantas medicinais comercializadas por raizeiros no Centro de Campo Grande , Mato Grosso do Sul. </w:t>
      </w:r>
      <w:r w:rsidRPr="006E5D4E">
        <w:rPr>
          <w:rFonts w:ascii="Calibri" w:hAnsi="Calibri"/>
          <w:i/>
          <w:iCs/>
          <w:noProof/>
        </w:rPr>
        <w:t>Revista Brasileira de Farmacognosia</w:t>
      </w:r>
      <w:r w:rsidRPr="006E5D4E">
        <w:rPr>
          <w:rFonts w:ascii="Calibri" w:hAnsi="Calibri"/>
          <w:noProof/>
        </w:rPr>
        <w:t>, 12(2), pp.83–92.</w:t>
      </w:r>
    </w:p>
    <w:p w14:paraId="5FEC7AEE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Oliveira,  a K.M. et al., 2011. Ethnobotany and traditional medicine of the inhabitants of the Pantanal Negro sub-region and the raizeiros of Miranda and Aquidauna, Mato Grosso do Sul, Brazil. </w:t>
      </w:r>
      <w:r w:rsidRPr="006E5D4E">
        <w:rPr>
          <w:rFonts w:ascii="Calibri" w:hAnsi="Calibri"/>
          <w:i/>
          <w:iCs/>
          <w:noProof/>
        </w:rPr>
        <w:t>Brazilian journal of biology = Revista brasleira de biologia</w:t>
      </w:r>
      <w:r w:rsidRPr="006E5D4E">
        <w:rPr>
          <w:rFonts w:ascii="Calibri" w:hAnsi="Calibri"/>
          <w:noProof/>
        </w:rPr>
        <w:t>, 71(1 Suppl 1), pp.283–9. Available at: http://www.ncbi.nlm.nih.gov/pubmed/21537601.</w:t>
      </w:r>
    </w:p>
    <w:p w14:paraId="0E34E570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Oliveira, E.C.S. de &amp; Trovao, D.M. de B.M., 2009. O uso de plantas em rituais de rezas e benzeduras: um olhar sobre esta prática no estado da Paraíba. </w:t>
      </w:r>
      <w:r w:rsidRPr="006E5D4E">
        <w:rPr>
          <w:rFonts w:ascii="Calibri" w:hAnsi="Calibri"/>
          <w:i/>
          <w:iCs/>
          <w:noProof/>
        </w:rPr>
        <w:t>Revista Brasileira de Biociências</w:t>
      </w:r>
      <w:r w:rsidRPr="006E5D4E">
        <w:rPr>
          <w:rFonts w:ascii="Calibri" w:hAnsi="Calibri"/>
          <w:noProof/>
        </w:rPr>
        <w:t>, 7(3), pp.245–251.</w:t>
      </w:r>
    </w:p>
    <w:p w14:paraId="1E52BF86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Oliveira, E.R. &amp; Menini Neto, L., 2012. Levantamento etnobotânico de plantas medicinais utilizadas pelos moradores do povoado de Manejo , Lima Duarte - MG. </w:t>
      </w:r>
      <w:r w:rsidRPr="006E5D4E">
        <w:rPr>
          <w:rFonts w:ascii="Calibri" w:hAnsi="Calibri"/>
          <w:i/>
          <w:iCs/>
          <w:noProof/>
        </w:rPr>
        <w:t>Revista Brasileira de Plantas Medicinais</w:t>
      </w:r>
      <w:r w:rsidRPr="006E5D4E">
        <w:rPr>
          <w:rFonts w:ascii="Calibri" w:hAnsi="Calibri"/>
          <w:noProof/>
        </w:rPr>
        <w:t>, 14(2), pp.311–320.</w:t>
      </w:r>
    </w:p>
    <w:p w14:paraId="678A363E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Oliveira, F.C.S., Barros, R.F.M. &amp; Moita Neto, J.M., 2010. Plantas medicinais utilizadas em comunidades rurais de Oeiras, semiárido piauiense. </w:t>
      </w:r>
      <w:r w:rsidRPr="006E5D4E">
        <w:rPr>
          <w:rFonts w:ascii="Calibri" w:hAnsi="Calibri"/>
          <w:i/>
          <w:iCs/>
          <w:noProof/>
        </w:rPr>
        <w:t>Revista Brasileira de Plantas Medicinais</w:t>
      </w:r>
      <w:r w:rsidRPr="006E5D4E">
        <w:rPr>
          <w:rFonts w:ascii="Calibri" w:hAnsi="Calibri"/>
          <w:noProof/>
        </w:rPr>
        <w:t>, 3(28), pp.282–301.</w:t>
      </w:r>
    </w:p>
    <w:p w14:paraId="3C4FDC10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>Oliveira, G.L. De et al., 2010. Plantas medicinais utilizadas na comunidade urbana de Muribeca , Nordeste do Brasil. , 24(2), pp.571–577.</w:t>
      </w:r>
    </w:p>
    <w:p w14:paraId="5EBA2F19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Oliveira, H.B. De, Kffuri, C.W. &amp; Casali, V.W.D., 2010. Ethnopharmacological study of medicinal plants used in Rosário da Limeira, Minas Gerais, Brazil. </w:t>
      </w:r>
      <w:r w:rsidRPr="006E5D4E">
        <w:rPr>
          <w:rFonts w:ascii="Calibri" w:hAnsi="Calibri"/>
          <w:i/>
          <w:iCs/>
          <w:noProof/>
        </w:rPr>
        <w:t>Revista Brasileira de Farmacognosia</w:t>
      </w:r>
      <w:r w:rsidRPr="006E5D4E">
        <w:rPr>
          <w:rFonts w:ascii="Calibri" w:hAnsi="Calibri"/>
          <w:noProof/>
        </w:rPr>
        <w:t>, 20(2), pp.256–260.</w:t>
      </w:r>
    </w:p>
    <w:p w14:paraId="27ADB165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Pasa, M.C., Guarim-Neto, G. &amp; Oliveira, W.A., 2011. A etnobotanica e as plantas usadas como remedio na comunidade bom jardim, MT, Brasil. </w:t>
      </w:r>
      <w:r w:rsidRPr="006E5D4E">
        <w:rPr>
          <w:rFonts w:ascii="Calibri" w:hAnsi="Calibri"/>
          <w:i/>
          <w:iCs/>
          <w:noProof/>
        </w:rPr>
        <w:t>Flovet</w:t>
      </w:r>
      <w:r w:rsidRPr="006E5D4E">
        <w:rPr>
          <w:rFonts w:ascii="Calibri" w:hAnsi="Calibri"/>
          <w:noProof/>
        </w:rPr>
        <w:t>, 3.</w:t>
      </w:r>
    </w:p>
    <w:p w14:paraId="4D7B24F7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>Pasa, M.C., Juares, J. &amp; Guarim, G., 2005. Estudo etnobotânico na comunidade de Conceição-Açu ( alto da bacia do rio Aricá Açu , MT , Brasil ). , 19(2), pp.195–207.</w:t>
      </w:r>
    </w:p>
    <w:p w14:paraId="0845F731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Pereira, R.C., Oliveira, M.T.R. &amp; Lemos, G.C.S., 2005. Plantas utilizadas como medicinais no município de Campos de Goytacazes - RJ. </w:t>
      </w:r>
      <w:r w:rsidRPr="006E5D4E">
        <w:rPr>
          <w:rFonts w:ascii="Calibri" w:hAnsi="Calibri"/>
          <w:i/>
          <w:iCs/>
          <w:noProof/>
        </w:rPr>
        <w:t>Revista Brasileira de Farmacognosia</w:t>
      </w:r>
      <w:r w:rsidRPr="006E5D4E">
        <w:rPr>
          <w:rFonts w:ascii="Calibri" w:hAnsi="Calibri"/>
          <w:noProof/>
        </w:rPr>
        <w:t>, 14(1), pp.37–40.</w:t>
      </w:r>
    </w:p>
    <w:p w14:paraId="7F28D602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Pilla, M.A.C., Amorozo, M.C.D.M. &amp; Furlan, A., 2006. Obtenção e uso das plantas medicinais no distrito de Martim Francisco , Município de Mogi-Mirim , SP , Brasil. </w:t>
      </w:r>
      <w:r w:rsidRPr="006E5D4E">
        <w:rPr>
          <w:rFonts w:ascii="Calibri" w:hAnsi="Calibri"/>
          <w:i/>
          <w:iCs/>
          <w:noProof/>
        </w:rPr>
        <w:t>Acta Botanica Brasilica</w:t>
      </w:r>
      <w:r w:rsidRPr="006E5D4E">
        <w:rPr>
          <w:rFonts w:ascii="Calibri" w:hAnsi="Calibri"/>
          <w:noProof/>
        </w:rPr>
        <w:t>, 20(4), pp.789–802.</w:t>
      </w:r>
    </w:p>
    <w:p w14:paraId="5CA7084E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Pinto, A.Z. de L. et al., 2013. Levantamento etnobotânico de plantas medicinais comercializadas no mercado do porto em cuiabá, mato grosso,. </w:t>
      </w:r>
      <w:r w:rsidRPr="006E5D4E">
        <w:rPr>
          <w:rFonts w:ascii="Calibri" w:hAnsi="Calibri"/>
          <w:i/>
          <w:iCs/>
          <w:noProof/>
        </w:rPr>
        <w:t>Flovet</w:t>
      </w:r>
      <w:r w:rsidRPr="006E5D4E">
        <w:rPr>
          <w:rFonts w:ascii="Calibri" w:hAnsi="Calibri"/>
          <w:noProof/>
        </w:rPr>
        <w:t>, 5, pp.51–70.</w:t>
      </w:r>
    </w:p>
    <w:p w14:paraId="0EF682AA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Pinto, E. de P.P., Amorozo, M.C.D.M. &amp; Furlan, A., 2006. Conhecimento popular sobre plantas medicinais em comunidades rurais de mata atlantica- Itacare, BA, Brasil. </w:t>
      </w:r>
      <w:r w:rsidRPr="006E5D4E">
        <w:rPr>
          <w:rFonts w:ascii="Calibri" w:hAnsi="Calibri"/>
          <w:i/>
          <w:iCs/>
          <w:noProof/>
        </w:rPr>
        <w:t>Acta Botanica Brasilica</w:t>
      </w:r>
      <w:r w:rsidRPr="006E5D4E">
        <w:rPr>
          <w:rFonts w:ascii="Calibri" w:hAnsi="Calibri"/>
          <w:noProof/>
        </w:rPr>
        <w:t>, 20(4), pp.751–762.</w:t>
      </w:r>
    </w:p>
    <w:p w14:paraId="21FF5D92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Ritter, M.R., Sobierajski, G.R.Schenkel, E.. &amp; Mentz, L.A., 2002. Plantas usadas como medicinais no município de Ipê , RS , Brasil. </w:t>
      </w:r>
      <w:r w:rsidRPr="006E5D4E">
        <w:rPr>
          <w:rFonts w:ascii="Calibri" w:hAnsi="Calibri"/>
          <w:i/>
          <w:iCs/>
          <w:noProof/>
        </w:rPr>
        <w:t>Revista Brasileira de Farmacognosia</w:t>
      </w:r>
      <w:r w:rsidRPr="006E5D4E">
        <w:rPr>
          <w:rFonts w:ascii="Calibri" w:hAnsi="Calibri"/>
          <w:noProof/>
        </w:rPr>
        <w:t>, 12(2), pp.51–62.</w:t>
      </w:r>
    </w:p>
    <w:p w14:paraId="5CB56B26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Rodrigues, E., 2007. Plants of restricted use indicated by three cultures in Brazil (Caboclo-river dweller, Indian and Quilombola). </w:t>
      </w:r>
      <w:r w:rsidRPr="006E5D4E">
        <w:rPr>
          <w:rFonts w:ascii="Calibri" w:hAnsi="Calibri"/>
          <w:i/>
          <w:iCs/>
          <w:noProof/>
        </w:rPr>
        <w:t>Journal of ethnopharmacology</w:t>
      </w:r>
      <w:r w:rsidRPr="006E5D4E">
        <w:rPr>
          <w:rFonts w:ascii="Calibri" w:hAnsi="Calibri"/>
          <w:noProof/>
        </w:rPr>
        <w:t>, 111(2), pp.295–302. Available at: http://www.ncbi.nlm.nih.gov/pubmed/17196776.</w:t>
      </w:r>
    </w:p>
    <w:p w14:paraId="36DC8B17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Roque, A.A., Rocha, R.M. &amp; Loiola, M.I.B., 2010. Uso e diversidade de plantas medicinais da Caatinga na comunidade rural de Laginhas , município de Caicó , Rio Grande do Norte ( nordeste do Brasil ). </w:t>
      </w:r>
      <w:r w:rsidRPr="006E5D4E">
        <w:rPr>
          <w:rFonts w:ascii="Calibri" w:hAnsi="Calibri"/>
          <w:i/>
          <w:iCs/>
          <w:noProof/>
        </w:rPr>
        <w:t>Revista Brasileira de Plantas Medicinais</w:t>
      </w:r>
      <w:r w:rsidRPr="006E5D4E">
        <w:rPr>
          <w:rFonts w:ascii="Calibri" w:hAnsi="Calibri"/>
          <w:noProof/>
        </w:rPr>
        <w:t>, 12(1), pp.31–42.</w:t>
      </w:r>
    </w:p>
    <w:p w14:paraId="45D0B59D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Santos, M.M., Nunes, M.S.G. &amp; Martins, R.D., 2012. Uso empírico de plantas medicinais para tratamento de diabetes. </w:t>
      </w:r>
      <w:r w:rsidRPr="006E5D4E">
        <w:rPr>
          <w:rFonts w:ascii="Calibri" w:hAnsi="Calibri"/>
          <w:i/>
          <w:iCs/>
          <w:noProof/>
        </w:rPr>
        <w:t>Revista Brasileira de Plantas Medicinais</w:t>
      </w:r>
      <w:r w:rsidRPr="006E5D4E">
        <w:rPr>
          <w:rFonts w:ascii="Calibri" w:hAnsi="Calibri"/>
          <w:noProof/>
        </w:rPr>
        <w:t>, 14(2), pp.327–334.</w:t>
      </w:r>
    </w:p>
    <w:p w14:paraId="72D43414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Santos, M.R.A., Lima, M.R. &amp; Ferreira, M. das G., 2008. Uso de plantas medicinais pela população de Ariquemes, em Rondônia. </w:t>
      </w:r>
      <w:r w:rsidRPr="006E5D4E">
        <w:rPr>
          <w:rFonts w:ascii="Calibri" w:hAnsi="Calibri"/>
          <w:i/>
          <w:iCs/>
          <w:noProof/>
        </w:rPr>
        <w:t>Horticultura Brasileira</w:t>
      </w:r>
      <w:r w:rsidRPr="006E5D4E">
        <w:rPr>
          <w:rFonts w:ascii="Calibri" w:hAnsi="Calibri"/>
          <w:noProof/>
        </w:rPr>
        <w:t>, 26, pp.244–250.</w:t>
      </w:r>
    </w:p>
    <w:p w14:paraId="51DEE09F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Shanley, P. &amp; Luz, L., 2003. The Impacts of Forest Degradation on Medicinal Plant Use and Implications for Health Care in Eastern Amazonia. </w:t>
      </w:r>
      <w:r w:rsidRPr="006E5D4E">
        <w:rPr>
          <w:rFonts w:ascii="Calibri" w:hAnsi="Calibri"/>
          <w:i/>
          <w:iCs/>
          <w:noProof/>
        </w:rPr>
        <w:t>BioScience</w:t>
      </w:r>
      <w:r w:rsidRPr="006E5D4E">
        <w:rPr>
          <w:rFonts w:ascii="Calibri" w:hAnsi="Calibri"/>
          <w:noProof/>
        </w:rPr>
        <w:t>, 53(6), p.573. Available at: http://www.jstor.org/stable/1314459.</w:t>
      </w:r>
    </w:p>
    <w:p w14:paraId="6E5C0941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Shanley, P. &amp; Rosa, N. a., 2004. Cover article: Eroding Knowledge: An Ethnobotanical Inventory in Eastern Amazonia’s Logging Frontier. </w:t>
      </w:r>
      <w:r w:rsidRPr="006E5D4E">
        <w:rPr>
          <w:rFonts w:ascii="Calibri" w:hAnsi="Calibri"/>
          <w:i/>
          <w:iCs/>
          <w:noProof/>
        </w:rPr>
        <w:t>Economic Botany</w:t>
      </w:r>
      <w:r w:rsidRPr="006E5D4E">
        <w:rPr>
          <w:rFonts w:ascii="Calibri" w:hAnsi="Calibri"/>
          <w:noProof/>
        </w:rPr>
        <w:t>, 58(2), pp.135–160. Available at: http://link.springer.com/10.1663/0013-0001(2004)058[0135:EKAEII]2.0.CO;2.</w:t>
      </w:r>
    </w:p>
    <w:p w14:paraId="5BDBE61E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Silva, A.J. da R. &amp; Andrade, L. de H.C., 2005. Etnobotânica nordestina : estudo comparativo da relação entre comunidades e vegetação na Zona do Litoral - Mata do Estado de. </w:t>
      </w:r>
      <w:r w:rsidRPr="006E5D4E">
        <w:rPr>
          <w:rFonts w:ascii="Calibri" w:hAnsi="Calibri"/>
          <w:i/>
          <w:iCs/>
          <w:noProof/>
        </w:rPr>
        <w:t>Acta Botanica Brasilica</w:t>
      </w:r>
      <w:r w:rsidRPr="006E5D4E">
        <w:rPr>
          <w:rFonts w:ascii="Calibri" w:hAnsi="Calibri"/>
          <w:noProof/>
        </w:rPr>
        <w:t>, 19(1), pp.45–60.</w:t>
      </w:r>
    </w:p>
    <w:p w14:paraId="1E17EF22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Silva, C.S.P. da &amp; Proença, C.E.B., 2008. Uso e disponibilidade de recursos medicinais no município de Ouro Verde, GO, Brasil. </w:t>
      </w:r>
      <w:r w:rsidRPr="006E5D4E">
        <w:rPr>
          <w:rFonts w:ascii="Calibri" w:hAnsi="Calibri"/>
          <w:i/>
          <w:iCs/>
          <w:noProof/>
        </w:rPr>
        <w:t>Acta Botanica Brasilica</w:t>
      </w:r>
      <w:r w:rsidRPr="006E5D4E">
        <w:rPr>
          <w:rFonts w:ascii="Calibri" w:hAnsi="Calibri"/>
          <w:noProof/>
        </w:rPr>
        <w:t>, 22(2), pp.481–492.</w:t>
      </w:r>
    </w:p>
    <w:p w14:paraId="173DA3DA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Silva, H.C.H. et al., 2014. Evaluating different methods used in ethnobotanical and ecological studies to record plant biodiversity. </w:t>
      </w:r>
      <w:r w:rsidRPr="006E5D4E">
        <w:rPr>
          <w:rFonts w:ascii="Calibri" w:hAnsi="Calibri"/>
          <w:i/>
          <w:iCs/>
          <w:noProof/>
        </w:rPr>
        <w:t>Journal of ethnobiology and ethnomedicine</w:t>
      </w:r>
      <w:r w:rsidRPr="006E5D4E">
        <w:rPr>
          <w:rFonts w:ascii="Calibri" w:hAnsi="Calibri"/>
          <w:noProof/>
        </w:rPr>
        <w:t>, 10(1), p.48. Available at: http://www.ncbi.nlm.nih.gov/pubmed/24916833 [Accessed July 31, 2014].</w:t>
      </w:r>
    </w:p>
    <w:p w14:paraId="32C39406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Silva, K.M. et al., 2013. Espécies bioativas em áreas úmidas do Planalto Catarinense. </w:t>
      </w:r>
      <w:r w:rsidRPr="006E5D4E">
        <w:rPr>
          <w:rFonts w:ascii="Calibri" w:hAnsi="Calibri"/>
          <w:i/>
          <w:iCs/>
          <w:noProof/>
        </w:rPr>
        <w:t>Revista Brasileira de Plantas Medicinais</w:t>
      </w:r>
      <w:r w:rsidRPr="006E5D4E">
        <w:rPr>
          <w:rFonts w:ascii="Calibri" w:hAnsi="Calibri"/>
          <w:noProof/>
        </w:rPr>
        <w:t>, 15(4), pp.483–493.</w:t>
      </w:r>
    </w:p>
    <w:p w14:paraId="14127C01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Silva, M.A.B. da et al., 2010. Levantamento etnobotânico de plantas utilizadas como anti-hiperlipidêmicas e anorexígenas pela população de Nova Xavantina-MT , Brasil. </w:t>
      </w:r>
      <w:r w:rsidRPr="006E5D4E">
        <w:rPr>
          <w:rFonts w:ascii="Calibri" w:hAnsi="Calibri"/>
          <w:i/>
          <w:iCs/>
          <w:noProof/>
        </w:rPr>
        <w:t>Revista Brasileira de Farmacognosia</w:t>
      </w:r>
      <w:r w:rsidRPr="006E5D4E">
        <w:rPr>
          <w:rFonts w:ascii="Calibri" w:hAnsi="Calibri"/>
          <w:noProof/>
        </w:rPr>
        <w:t>, 20(4), pp.549–562.</w:t>
      </w:r>
    </w:p>
    <w:p w14:paraId="242BF354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Silva, T.S. &amp; Freire, E.M.X., 2010. Abordagem etnobotânica sobre plantas medicinais citadas por populações do entorno de uma unidade de conservação da caatinga do Rio Grande do Norte , Brasil. </w:t>
      </w:r>
      <w:r w:rsidRPr="006E5D4E">
        <w:rPr>
          <w:rFonts w:ascii="Calibri" w:hAnsi="Calibri"/>
          <w:i/>
          <w:iCs/>
          <w:noProof/>
        </w:rPr>
        <w:t>Revista Brasileira de Plantas Medicinais</w:t>
      </w:r>
      <w:r w:rsidRPr="006E5D4E">
        <w:rPr>
          <w:rFonts w:ascii="Calibri" w:hAnsi="Calibri"/>
          <w:noProof/>
        </w:rPr>
        <w:t>, 12(4), pp.427–435.</w:t>
      </w:r>
    </w:p>
    <w:p w14:paraId="4522A380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Siviero, A. et al., 2012. Plantas medicinais em quintais urbanos de Rio Branco, Acre. </w:t>
      </w:r>
      <w:r w:rsidRPr="006E5D4E">
        <w:rPr>
          <w:rFonts w:ascii="Calibri" w:hAnsi="Calibri"/>
          <w:i/>
          <w:iCs/>
          <w:noProof/>
        </w:rPr>
        <w:t>Revista Brasileira de Plantas Medicinais</w:t>
      </w:r>
      <w:r w:rsidRPr="006E5D4E">
        <w:rPr>
          <w:rFonts w:ascii="Calibri" w:hAnsi="Calibri"/>
          <w:noProof/>
        </w:rPr>
        <w:t>, 14(4), pp.598–610.</w:t>
      </w:r>
    </w:p>
    <w:p w14:paraId="5CE73200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>Sousa, S. &amp; Hanazaki, N., 2012. Are Gender and Age Important in Understanding the Distribution of Local Botanical Knowledge in Fishing Communities of the Parnaíba Delta Environmental Protection Area ? , 10, pp.551–559.</w:t>
      </w:r>
    </w:p>
    <w:p w14:paraId="2C76154D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Souza, C.D. De &amp; Felfili, J.M., 2006. Uso de plantas medicinais na região de Alto Paraíso de Goiás , GO , Brasil. </w:t>
      </w:r>
      <w:r w:rsidRPr="006E5D4E">
        <w:rPr>
          <w:rFonts w:ascii="Calibri" w:hAnsi="Calibri"/>
          <w:i/>
          <w:iCs/>
          <w:noProof/>
        </w:rPr>
        <w:t>Acta Botanica Brasilica</w:t>
      </w:r>
      <w:r w:rsidRPr="006E5D4E">
        <w:rPr>
          <w:rFonts w:ascii="Calibri" w:hAnsi="Calibri"/>
          <w:noProof/>
        </w:rPr>
        <w:t>, 20(1), pp.135–142.</w:t>
      </w:r>
    </w:p>
    <w:p w14:paraId="491BE2A5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Souza, L.F., 2007. Recursos vegetais usados na medicina tradicional do Cerrado ( comunidade de Baús , Acorizal , MT , Brasil ). </w:t>
      </w:r>
      <w:r w:rsidRPr="006E5D4E">
        <w:rPr>
          <w:rFonts w:ascii="Calibri" w:hAnsi="Calibri"/>
          <w:i/>
          <w:iCs/>
          <w:noProof/>
        </w:rPr>
        <w:t>Revista Brasileira de Plantas Medicinais</w:t>
      </w:r>
      <w:r w:rsidRPr="006E5D4E">
        <w:rPr>
          <w:rFonts w:ascii="Calibri" w:hAnsi="Calibri"/>
          <w:noProof/>
        </w:rPr>
        <w:t>, 9(4), pp.44–54.</w:t>
      </w:r>
    </w:p>
    <w:p w14:paraId="4DD2AC35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>Ustulin, M. et al., 2009. Revisão Plantas medicinais comercializadas no Mercado Municipal de Campo Grande-MS. , 19(November 2008), pp.805–813.</w:t>
      </w:r>
    </w:p>
    <w:p w14:paraId="2625460C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Vila Verde, G.M., Paula, J.R. &amp; Caneiro, D.M., 2003. Levantamento etnobotânico das plantas medicinais do cerrado utilizadas pela população de Mossâmedes ( GO ). </w:t>
      </w:r>
      <w:r w:rsidRPr="006E5D4E">
        <w:rPr>
          <w:rFonts w:ascii="Calibri" w:hAnsi="Calibri"/>
          <w:i/>
          <w:iCs/>
          <w:noProof/>
        </w:rPr>
        <w:t>Revista Brasileira de Farmacognosia Levantamento</w:t>
      </w:r>
      <w:r w:rsidRPr="006E5D4E">
        <w:rPr>
          <w:rFonts w:ascii="Calibri" w:hAnsi="Calibri"/>
          <w:noProof/>
        </w:rPr>
        <w:t>, 13, pp.64–66.</w:t>
      </w:r>
    </w:p>
    <w:p w14:paraId="7EFCF733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>Voeks, R.A. &amp; Leony, A., 2004. Forgetting the forest : assessing medicinal plant erosion in eastern brazil I. , 58(Myers 1984).</w:t>
      </w:r>
    </w:p>
    <w:p w14:paraId="49A44C3F" w14:textId="77777777" w:rsidR="00D25656" w:rsidRPr="006E5D4E" w:rsidRDefault="00D25656" w:rsidP="00D256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6E5D4E">
        <w:rPr>
          <w:rFonts w:ascii="Calibri" w:hAnsi="Calibri"/>
          <w:noProof/>
        </w:rPr>
        <w:t xml:space="preserve">Zucchi, M.R. et al., 2013. Levantamento etnobotânico de plantas medicinais na cidade de Ipameri - GO. </w:t>
      </w:r>
      <w:r w:rsidRPr="006E5D4E">
        <w:rPr>
          <w:rFonts w:ascii="Calibri" w:hAnsi="Calibri"/>
          <w:i/>
          <w:iCs/>
          <w:noProof/>
        </w:rPr>
        <w:t>Revista Brasileira de Plantas Medicinais</w:t>
      </w:r>
      <w:r w:rsidRPr="006E5D4E">
        <w:rPr>
          <w:rFonts w:ascii="Calibri" w:hAnsi="Calibri"/>
          <w:noProof/>
        </w:rPr>
        <w:t>, 15(2), pp.273–279.</w:t>
      </w:r>
    </w:p>
    <w:p w14:paraId="3F0DFC4E" w14:textId="77777777" w:rsidR="00927204" w:rsidRDefault="00D25656" w:rsidP="00D25656">
      <w:r>
        <w:fldChar w:fldCharType="end"/>
      </w:r>
    </w:p>
    <w:p w14:paraId="3876E1BB" w14:textId="77777777" w:rsidR="00387069" w:rsidRDefault="00387069" w:rsidP="00D25656"/>
    <w:p w14:paraId="43BEA6AA" w14:textId="72446BE6" w:rsidR="00387069" w:rsidRDefault="00387069" w:rsidP="00D25656">
      <w:r>
        <w:t>List of sourced herbaria from CRIA species link.</w:t>
      </w:r>
    </w:p>
    <w:p w14:paraId="040C9889" w14:textId="77777777" w:rsidR="00387069" w:rsidRDefault="00387069" w:rsidP="00D25656"/>
    <w:tbl>
      <w:tblPr>
        <w:tblW w:w="1380" w:type="dxa"/>
        <w:tblLook w:val="04A0" w:firstRow="1" w:lastRow="0" w:firstColumn="1" w:lastColumn="0" w:noHBand="0" w:noVBand="1"/>
      </w:tblPr>
      <w:tblGrid>
        <w:gridCol w:w="1391"/>
      </w:tblGrid>
      <w:tr w:rsidR="00387069" w:rsidRPr="00387069" w14:paraId="66B48390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0C64F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proofErr w:type="spellStart"/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Cenargen</w:t>
            </w:r>
            <w:proofErr w:type="spellEnd"/>
          </w:p>
        </w:tc>
      </w:tr>
      <w:tr w:rsidR="00387069" w:rsidRPr="00387069" w14:paraId="3AA20096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8145D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CEPLAC</w:t>
            </w:r>
          </w:p>
        </w:tc>
      </w:tr>
      <w:tr w:rsidR="00387069" w:rsidRPr="00387069" w14:paraId="59A46686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D5B4C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CPAP</w:t>
            </w:r>
          </w:p>
        </w:tc>
      </w:tr>
      <w:tr w:rsidR="00387069" w:rsidRPr="00387069" w14:paraId="34CD4BFD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DFC86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EBDA</w:t>
            </w:r>
          </w:p>
        </w:tc>
      </w:tr>
      <w:tr w:rsidR="00387069" w:rsidRPr="00387069" w14:paraId="000A1234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9024D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FEMACT</w:t>
            </w:r>
          </w:p>
        </w:tc>
      </w:tr>
      <w:tr w:rsidR="00387069" w:rsidRPr="00387069" w14:paraId="5F566822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8FA48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FURB</w:t>
            </w:r>
          </w:p>
        </w:tc>
      </w:tr>
      <w:tr w:rsidR="00387069" w:rsidRPr="00387069" w14:paraId="5B3E17C7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5CEE0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proofErr w:type="spellStart"/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IBt</w:t>
            </w:r>
            <w:proofErr w:type="spellEnd"/>
          </w:p>
        </w:tc>
      </w:tr>
      <w:tr w:rsidR="00387069" w:rsidRPr="00387069" w14:paraId="74C99E85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3142B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IEPA</w:t>
            </w:r>
          </w:p>
        </w:tc>
      </w:tr>
      <w:tr w:rsidR="00387069" w:rsidRPr="00387069" w14:paraId="4353729F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3398B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IF</w:t>
            </w:r>
          </w:p>
        </w:tc>
      </w:tr>
      <w:tr w:rsidR="00387069" w:rsidRPr="00387069" w14:paraId="6DED4AF6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1119B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IFAM - CMZL</w:t>
            </w:r>
          </w:p>
        </w:tc>
      </w:tr>
      <w:tr w:rsidR="00387069" w:rsidRPr="00387069" w14:paraId="159DB135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1AFAF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INPA</w:t>
            </w:r>
          </w:p>
        </w:tc>
      </w:tr>
      <w:tr w:rsidR="00387069" w:rsidRPr="00387069" w14:paraId="752A085A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3EF8E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IPA</w:t>
            </w:r>
          </w:p>
        </w:tc>
      </w:tr>
      <w:tr w:rsidR="00387069" w:rsidRPr="00387069" w14:paraId="60B6F65F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F68DE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JBP</w:t>
            </w:r>
          </w:p>
        </w:tc>
      </w:tr>
      <w:tr w:rsidR="00387069" w:rsidRPr="00387069" w14:paraId="082C7ED8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67FAA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MBM</w:t>
            </w:r>
          </w:p>
        </w:tc>
      </w:tr>
      <w:tr w:rsidR="00387069" w:rsidRPr="00387069" w14:paraId="6FB51FF9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ACF08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MBML</w:t>
            </w:r>
          </w:p>
        </w:tc>
      </w:tr>
      <w:tr w:rsidR="00387069" w:rsidRPr="00387069" w14:paraId="01153B5A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88AE5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MCN/FZBRS</w:t>
            </w:r>
          </w:p>
        </w:tc>
      </w:tr>
      <w:tr w:rsidR="00387069" w:rsidRPr="00387069" w14:paraId="617B51F5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29C1A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PUC-RIO</w:t>
            </w:r>
          </w:p>
        </w:tc>
      </w:tr>
      <w:tr w:rsidR="00387069" w:rsidRPr="00387069" w14:paraId="5F291B41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41867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DESC</w:t>
            </w:r>
          </w:p>
        </w:tc>
      </w:tr>
      <w:tr w:rsidR="00387069" w:rsidRPr="00387069" w14:paraId="06A3CBC2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785C6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EFS</w:t>
            </w:r>
          </w:p>
        </w:tc>
      </w:tr>
      <w:tr w:rsidR="00387069" w:rsidRPr="00387069" w14:paraId="4593D09F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C8840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EL</w:t>
            </w:r>
          </w:p>
        </w:tc>
      </w:tr>
      <w:tr w:rsidR="00387069" w:rsidRPr="00387069" w14:paraId="5C443D49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747A4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EM</w:t>
            </w:r>
          </w:p>
        </w:tc>
      </w:tr>
      <w:tr w:rsidR="00387069" w:rsidRPr="00387069" w14:paraId="53C1BAC7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00A23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ESC</w:t>
            </w:r>
          </w:p>
        </w:tc>
      </w:tr>
      <w:tr w:rsidR="00387069" w:rsidRPr="00387069" w14:paraId="60701A09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74ADF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FBA</w:t>
            </w:r>
          </w:p>
        </w:tc>
      </w:tr>
      <w:tr w:rsidR="00387069" w:rsidRPr="00387069" w14:paraId="702F44BB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3C0FB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FC</w:t>
            </w:r>
          </w:p>
        </w:tc>
      </w:tr>
      <w:tr w:rsidR="00387069" w:rsidRPr="00387069" w14:paraId="4655E0A7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CBB2F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FERSA</w:t>
            </w:r>
          </w:p>
        </w:tc>
      </w:tr>
      <w:tr w:rsidR="00387069" w:rsidRPr="00387069" w14:paraId="55040303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833B1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FES</w:t>
            </w:r>
          </w:p>
        </w:tc>
      </w:tr>
      <w:tr w:rsidR="00387069" w:rsidRPr="00387069" w14:paraId="5DB87B77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471A5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FG</w:t>
            </w:r>
          </w:p>
        </w:tc>
      </w:tr>
      <w:tr w:rsidR="00387069" w:rsidRPr="00387069" w14:paraId="12BC745C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56ABC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FJF</w:t>
            </w:r>
          </w:p>
        </w:tc>
      </w:tr>
      <w:tr w:rsidR="00387069" w:rsidRPr="00387069" w14:paraId="44DD1438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89A87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FMA</w:t>
            </w:r>
          </w:p>
        </w:tc>
      </w:tr>
      <w:tr w:rsidR="00387069" w:rsidRPr="00387069" w14:paraId="4F076EDB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D86C0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FMG</w:t>
            </w:r>
          </w:p>
        </w:tc>
      </w:tr>
      <w:tr w:rsidR="00387069" w:rsidRPr="00387069" w14:paraId="5FA47AC2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4B22E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FMS</w:t>
            </w:r>
          </w:p>
        </w:tc>
      </w:tr>
      <w:tr w:rsidR="00387069" w:rsidRPr="00387069" w14:paraId="3E29FFC1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63B9E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FOP</w:t>
            </w:r>
          </w:p>
        </w:tc>
      </w:tr>
      <w:tr w:rsidR="00387069" w:rsidRPr="00387069" w14:paraId="3D0373E2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56368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FPB</w:t>
            </w:r>
          </w:p>
        </w:tc>
      </w:tr>
      <w:tr w:rsidR="00387069" w:rsidRPr="00387069" w14:paraId="2A93B95D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17C8B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FPE</w:t>
            </w:r>
          </w:p>
        </w:tc>
      </w:tr>
      <w:tr w:rsidR="00387069" w:rsidRPr="00387069" w14:paraId="6EF9F7D1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AE899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FPI</w:t>
            </w:r>
          </w:p>
        </w:tc>
      </w:tr>
      <w:tr w:rsidR="00387069" w:rsidRPr="00387069" w14:paraId="027D2794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4FCA6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FPR</w:t>
            </w:r>
          </w:p>
        </w:tc>
      </w:tr>
      <w:tr w:rsidR="00387069" w:rsidRPr="00387069" w14:paraId="155C2D8A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3FFE2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FRN</w:t>
            </w:r>
          </w:p>
        </w:tc>
      </w:tr>
      <w:tr w:rsidR="00387069" w:rsidRPr="00387069" w14:paraId="520EAFA7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BC69A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FRPE</w:t>
            </w:r>
          </w:p>
        </w:tc>
      </w:tr>
      <w:tr w:rsidR="00387069" w:rsidRPr="00387069" w14:paraId="6BB7E116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56BDE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FRR</w:t>
            </w:r>
          </w:p>
        </w:tc>
      </w:tr>
      <w:tr w:rsidR="00387069" w:rsidRPr="00387069" w14:paraId="0E741889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3071A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FS</w:t>
            </w:r>
          </w:p>
        </w:tc>
      </w:tr>
      <w:tr w:rsidR="00387069" w:rsidRPr="00387069" w14:paraId="5CCF1DCA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DFA11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FSC</w:t>
            </w:r>
          </w:p>
        </w:tc>
      </w:tr>
      <w:tr w:rsidR="00387069" w:rsidRPr="00387069" w14:paraId="4B99B648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6B064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FSJ</w:t>
            </w:r>
          </w:p>
        </w:tc>
      </w:tr>
      <w:tr w:rsidR="00387069" w:rsidRPr="00387069" w14:paraId="17A432D1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2CCB5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FU</w:t>
            </w:r>
          </w:p>
        </w:tc>
      </w:tr>
      <w:tr w:rsidR="00387069" w:rsidRPr="00387069" w14:paraId="1D480A94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E4775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FV</w:t>
            </w:r>
          </w:p>
        </w:tc>
      </w:tr>
      <w:tr w:rsidR="00387069" w:rsidRPr="00387069" w14:paraId="4A0231B3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A96A5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FVJM</w:t>
            </w:r>
          </w:p>
        </w:tc>
      </w:tr>
      <w:tr w:rsidR="00387069" w:rsidRPr="00387069" w14:paraId="25FC4033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9804F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proofErr w:type="spellStart"/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nB</w:t>
            </w:r>
            <w:proofErr w:type="spellEnd"/>
          </w:p>
        </w:tc>
      </w:tr>
      <w:tr w:rsidR="00387069" w:rsidRPr="00387069" w14:paraId="491EFE60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7B4C6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NEMAT</w:t>
            </w:r>
          </w:p>
        </w:tc>
      </w:tr>
      <w:tr w:rsidR="00387069" w:rsidRPr="00387069" w14:paraId="4A4F497B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178AC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NESC</w:t>
            </w:r>
          </w:p>
        </w:tc>
      </w:tr>
      <w:tr w:rsidR="00387069" w:rsidRPr="00387069" w14:paraId="7486C600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2DC35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NESPIBB</w:t>
            </w:r>
          </w:p>
        </w:tc>
      </w:tr>
      <w:tr w:rsidR="00387069" w:rsidRPr="00387069" w14:paraId="146B570A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6EBA7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NESPRC</w:t>
            </w:r>
          </w:p>
        </w:tc>
      </w:tr>
      <w:tr w:rsidR="00387069" w:rsidRPr="00387069" w14:paraId="3A4B257C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6C75D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NICAMP</w:t>
            </w:r>
          </w:p>
        </w:tc>
      </w:tr>
      <w:tr w:rsidR="00387069" w:rsidRPr="00387069" w14:paraId="7844EFE5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9D2B2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NICAP</w:t>
            </w:r>
          </w:p>
        </w:tc>
      </w:tr>
      <w:tr w:rsidR="00387069" w:rsidRPr="00387069" w14:paraId="244F8F2A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42080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NIVASF</w:t>
            </w:r>
          </w:p>
        </w:tc>
      </w:tr>
      <w:tr w:rsidR="00387069" w:rsidRPr="00387069" w14:paraId="3725F8EC" w14:textId="77777777" w:rsidTr="00387069">
        <w:trPr>
          <w:trHeight w:val="32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40EBC" w14:textId="77777777" w:rsidR="00387069" w:rsidRPr="00387069" w:rsidRDefault="00387069" w:rsidP="00387069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387069">
              <w:rPr>
                <w:rFonts w:ascii="Calibri" w:eastAsia="Times New Roman" w:hAnsi="Calibri" w:cs="Times New Roman"/>
                <w:color w:val="000000"/>
                <w:lang w:val="en-US"/>
              </w:rPr>
              <w:t>UTFPR</w:t>
            </w:r>
          </w:p>
        </w:tc>
      </w:tr>
    </w:tbl>
    <w:p w14:paraId="45EC563C" w14:textId="77777777" w:rsidR="00387069" w:rsidRDefault="00387069" w:rsidP="00D25656"/>
    <w:sectPr w:rsidR="00387069" w:rsidSect="00830C41">
      <w:pgSz w:w="11900" w:h="16840"/>
      <w:pgMar w:top="1440" w:right="1440" w:bottom="1440" w:left="1440" w:header="708" w:footer="708" w:gutter="0"/>
      <w:cols w:space="708"/>
      <w:docGrid w:linePitch="40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新細明體">
    <w:charset w:val="51"/>
    <w:family w:val="auto"/>
    <w:pitch w:val="variable"/>
    <w:sig w:usb0="00000001" w:usb1="08080000" w:usb2="00000010" w:usb3="00000000" w:csb0="001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25656"/>
    <w:rsid w:val="001666D9"/>
    <w:rsid w:val="001B2F8D"/>
    <w:rsid w:val="001C4B4A"/>
    <w:rsid w:val="002D50C0"/>
    <w:rsid w:val="00387069"/>
    <w:rsid w:val="00595301"/>
    <w:rsid w:val="005A179B"/>
    <w:rsid w:val="00671B7E"/>
    <w:rsid w:val="007066B0"/>
    <w:rsid w:val="00830C41"/>
    <w:rsid w:val="00D25656"/>
    <w:rsid w:val="00F974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00D97F4E"/>
  <w14:defaultImageDpi w14:val="3276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TW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25656"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1C4B4A"/>
    <w:pPr>
      <w:keepNext/>
      <w:keepLines/>
      <w:spacing w:before="480" w:line="480" w:lineRule="auto"/>
      <w:jc w:val="both"/>
      <w:outlineLvl w:val="0"/>
    </w:pPr>
    <w:rPr>
      <w:rFonts w:asciiTheme="majorHAnsi" w:eastAsiaTheme="majorEastAsia" w:hAnsiTheme="majorHAnsi" w:cs="Arial"/>
      <w:b/>
      <w:bCs/>
      <w:color w:val="000000" w:themeColor="text1"/>
      <w:lang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C4B4A"/>
    <w:pPr>
      <w:keepNext/>
      <w:keepLines/>
      <w:spacing w:before="200" w:line="480" w:lineRule="auto"/>
      <w:jc w:val="both"/>
      <w:outlineLvl w:val="1"/>
    </w:pPr>
    <w:rPr>
      <w:rFonts w:asciiTheme="majorHAnsi" w:eastAsiaTheme="majorEastAsia" w:hAnsiTheme="majorHAnsi" w:cstheme="majorBidi"/>
      <w:b/>
      <w:bCs/>
      <w:color w:val="000000" w:themeColor="text1"/>
      <w:szCs w:val="26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C4B4A"/>
    <w:rPr>
      <w:rFonts w:asciiTheme="majorHAnsi" w:eastAsiaTheme="majorEastAsia" w:hAnsiTheme="majorHAnsi" w:cs="Arial"/>
      <w:b/>
      <w:bCs/>
      <w:color w:val="000000" w:themeColor="text1"/>
      <w:lang w:val="en-GB"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1C4B4A"/>
    <w:rPr>
      <w:rFonts w:asciiTheme="majorHAnsi" w:eastAsiaTheme="majorEastAsia" w:hAnsiTheme="majorHAnsi" w:cstheme="majorBidi"/>
      <w:b/>
      <w:bCs/>
      <w:color w:val="000000" w:themeColor="text1"/>
      <w:szCs w:val="26"/>
      <w:lang w:val="en-GB" w:eastAsia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TW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25656"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1C4B4A"/>
    <w:pPr>
      <w:keepNext/>
      <w:keepLines/>
      <w:spacing w:before="480" w:line="480" w:lineRule="auto"/>
      <w:jc w:val="both"/>
      <w:outlineLvl w:val="0"/>
    </w:pPr>
    <w:rPr>
      <w:rFonts w:asciiTheme="majorHAnsi" w:eastAsiaTheme="majorEastAsia" w:hAnsiTheme="majorHAnsi" w:cs="Arial"/>
      <w:b/>
      <w:bCs/>
      <w:color w:val="000000" w:themeColor="text1"/>
      <w:lang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C4B4A"/>
    <w:pPr>
      <w:keepNext/>
      <w:keepLines/>
      <w:spacing w:before="200" w:line="480" w:lineRule="auto"/>
      <w:jc w:val="both"/>
      <w:outlineLvl w:val="1"/>
    </w:pPr>
    <w:rPr>
      <w:rFonts w:asciiTheme="majorHAnsi" w:eastAsiaTheme="majorEastAsia" w:hAnsiTheme="majorHAnsi" w:cstheme="majorBidi"/>
      <w:b/>
      <w:bCs/>
      <w:color w:val="000000" w:themeColor="text1"/>
      <w:szCs w:val="26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C4B4A"/>
    <w:rPr>
      <w:rFonts w:asciiTheme="majorHAnsi" w:eastAsiaTheme="majorEastAsia" w:hAnsiTheme="majorHAnsi" w:cs="Arial"/>
      <w:b/>
      <w:bCs/>
      <w:color w:val="000000" w:themeColor="text1"/>
      <w:lang w:val="en-GB"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1C4B4A"/>
    <w:rPr>
      <w:rFonts w:asciiTheme="majorHAnsi" w:eastAsiaTheme="majorEastAsia" w:hAnsiTheme="majorHAnsi" w:cstheme="majorBidi"/>
      <w:b/>
      <w:bCs/>
      <w:color w:val="000000" w:themeColor="text1"/>
      <w:szCs w:val="26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02101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3339</Words>
  <Characters>19035</Characters>
  <Application>Microsoft Macintosh Word</Application>
  <DocSecurity>0</DocSecurity>
  <Lines>158</Lines>
  <Paragraphs>44</Paragraphs>
  <ScaleCrop>false</ScaleCrop>
  <Company>Botanica</Company>
  <LinksUpToDate>false</LinksUpToDate>
  <CharactersWithSpaces>223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stevao DoNascimentoFernandessouza</dc:creator>
  <cp:keywords/>
  <dc:description/>
  <cp:lastModifiedBy>Estevao Souza</cp:lastModifiedBy>
  <cp:revision>2</cp:revision>
  <dcterms:created xsi:type="dcterms:W3CDTF">2019-01-03T12:51:00Z</dcterms:created>
  <dcterms:modified xsi:type="dcterms:W3CDTF">2019-01-03T12:51:00Z</dcterms:modified>
</cp:coreProperties>
</file>